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A92650F" w14:textId="1A83F837" w:rsidR="00E95408" w:rsidRDefault="00E95408" w:rsidP="00E95408">
      <w:pPr>
        <w:jc w:val="center"/>
        <w:rPr>
          <w:b/>
        </w:rPr>
      </w:pPr>
      <w:r>
        <w:rPr>
          <w:b/>
        </w:rPr>
        <w:t>PROPOSAL</w:t>
      </w:r>
    </w:p>
    <w:p w14:paraId="2A32982F" w14:textId="25F7DC8D" w:rsidR="00D37587" w:rsidRDefault="00FA244E" w:rsidP="00E95408">
      <w:pPr>
        <w:jc w:val="center"/>
        <w:rPr>
          <w:b/>
        </w:rPr>
      </w:pPr>
      <w:bookmarkStart w:id="0" w:name="_Hlk68473338"/>
      <w:r w:rsidRPr="00FA244E">
        <w:rPr>
          <w:b/>
        </w:rPr>
        <w:t xml:space="preserve">Deteksi </w:t>
      </w:r>
      <w:r w:rsidR="00017B30">
        <w:rPr>
          <w:b/>
        </w:rPr>
        <w:t>Tingkat Keasaman Tanah Melalui</w:t>
      </w:r>
      <w:r w:rsidRPr="00FA244E">
        <w:rPr>
          <w:b/>
        </w:rPr>
        <w:t xml:space="preserve"> T</w:t>
      </w:r>
      <w:r w:rsidR="00C13B6C">
        <w:rPr>
          <w:b/>
        </w:rPr>
        <w:t xml:space="preserve">umbuhan </w:t>
      </w:r>
      <w:r w:rsidR="00017B30">
        <w:rPr>
          <w:b/>
        </w:rPr>
        <w:t>Hydrangea</w:t>
      </w:r>
      <w:r w:rsidRPr="00FA244E">
        <w:rPr>
          <w:b/>
        </w:rPr>
        <w:t xml:space="preserve"> Berbasis Convolutional Neural Network</w:t>
      </w:r>
      <w:bookmarkEnd w:id="0"/>
    </w:p>
    <w:p w14:paraId="53D608A2" w14:textId="786BD293" w:rsidR="00E95408" w:rsidRDefault="00C13B6C" w:rsidP="00E95408">
      <w:pPr>
        <w:jc w:val="center"/>
        <w:rPr>
          <w:b/>
        </w:rPr>
      </w:pPr>
      <w:r>
        <w:rPr>
          <w:b/>
        </w:rPr>
        <w:t>Pemrosesan Citra</w:t>
      </w:r>
      <w:r w:rsidR="00624C82">
        <w:rPr>
          <w:b/>
        </w:rPr>
        <w:t xml:space="preserve"> </w:t>
      </w:r>
    </w:p>
    <w:p w14:paraId="39511920" w14:textId="77777777" w:rsidR="00D37587" w:rsidRPr="00E95408" w:rsidRDefault="00D37587" w:rsidP="00E95408">
      <w:pPr>
        <w:jc w:val="center"/>
        <w:rPr>
          <w:b/>
        </w:rPr>
      </w:pPr>
    </w:p>
    <w:p w14:paraId="0D3BEC9C" w14:textId="0AFB74A3" w:rsidR="00E95408" w:rsidRDefault="00E95408" w:rsidP="00E95408">
      <w:pPr>
        <w:jc w:val="center"/>
      </w:pPr>
      <w:r w:rsidRPr="00E95408">
        <w:t xml:space="preserve">Diajukan untuk Memenuhi salah satu Tugas Mata Kuliah </w:t>
      </w:r>
      <w:r>
        <w:t>Metodelogi Penelitian</w:t>
      </w:r>
    </w:p>
    <w:p w14:paraId="6BB637A7" w14:textId="77777777" w:rsidR="00624C82" w:rsidRPr="00E95408" w:rsidRDefault="00624C82" w:rsidP="00E95408">
      <w:pPr>
        <w:jc w:val="center"/>
      </w:pPr>
    </w:p>
    <w:p w14:paraId="4C1AA182" w14:textId="7176D9CE" w:rsidR="00E95408" w:rsidRDefault="00E95408" w:rsidP="00E95408">
      <w:pPr>
        <w:jc w:val="center"/>
      </w:pPr>
    </w:p>
    <w:p w14:paraId="001A23C2" w14:textId="77777777" w:rsidR="00624C82" w:rsidRDefault="00624C82" w:rsidP="00280A0A"/>
    <w:p w14:paraId="49239F84" w14:textId="0C274BA3" w:rsidR="00E95408" w:rsidRDefault="00E95408" w:rsidP="00E95408">
      <w:pPr>
        <w:jc w:val="center"/>
      </w:pPr>
      <w:r>
        <w:t xml:space="preserve">Disusun </w:t>
      </w:r>
      <w:proofErr w:type="gramStart"/>
      <w:r>
        <w:t>Oleh :</w:t>
      </w:r>
      <w:proofErr w:type="gramEnd"/>
    </w:p>
    <w:p w14:paraId="5A8D59EB" w14:textId="034650ED" w:rsidR="00E95408" w:rsidRDefault="00D55735" w:rsidP="00E95408">
      <w:pPr>
        <w:jc w:val="center"/>
      </w:pPr>
      <w:r>
        <w:t>Muhamad Faisal</w:t>
      </w:r>
    </w:p>
    <w:p w14:paraId="2B314B9A" w14:textId="3AD9189E" w:rsidR="00E95408" w:rsidRDefault="00D55735" w:rsidP="00E95408">
      <w:pPr>
        <w:jc w:val="center"/>
      </w:pPr>
      <w:r>
        <w:t>3411181162</w:t>
      </w:r>
    </w:p>
    <w:p w14:paraId="316C7BE7" w14:textId="39E9A65C" w:rsidR="00E95408" w:rsidRPr="00E95408" w:rsidRDefault="00E95408" w:rsidP="00E95408">
      <w:pPr>
        <w:jc w:val="center"/>
      </w:pPr>
      <w:r>
        <w:t>AIG</w:t>
      </w:r>
    </w:p>
    <w:p w14:paraId="36898A1D" w14:textId="5A8B3002" w:rsidR="00E95408" w:rsidRDefault="00E95408" w:rsidP="00E95408"/>
    <w:p w14:paraId="28BD9777" w14:textId="77777777" w:rsidR="00280A0A" w:rsidRDefault="00280A0A" w:rsidP="00E95408"/>
    <w:p w14:paraId="051414DE" w14:textId="77777777" w:rsidR="00DA1915" w:rsidRPr="00190F0B" w:rsidRDefault="00DA1915" w:rsidP="00E95408"/>
    <w:p w14:paraId="558446A9" w14:textId="60F6E7C5" w:rsidR="00E95408" w:rsidRPr="00190F0B" w:rsidRDefault="00E95408" w:rsidP="00E95408">
      <w:pPr>
        <w:jc w:val="center"/>
      </w:pPr>
      <w:r w:rsidRPr="00EF18B0">
        <w:rPr>
          <w:noProof/>
        </w:rPr>
        <w:drawing>
          <wp:inline distT="0" distB="0" distL="0" distR="0" wp14:anchorId="7B2657BD" wp14:editId="5EE1FEFD">
            <wp:extent cx="1724100" cy="169545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G-20180321-WA0011.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744164" cy="1715180"/>
                    </a:xfrm>
                    <a:prstGeom prst="rect">
                      <a:avLst/>
                    </a:prstGeom>
                  </pic:spPr>
                </pic:pic>
              </a:graphicData>
            </a:graphic>
          </wp:inline>
        </w:drawing>
      </w:r>
    </w:p>
    <w:p w14:paraId="4E97B037" w14:textId="77777777" w:rsidR="00E95408" w:rsidRPr="00190F0B" w:rsidRDefault="00E95408" w:rsidP="00E95408"/>
    <w:p w14:paraId="2E55DC8C" w14:textId="77777777" w:rsidR="00E95408" w:rsidRPr="00190F0B" w:rsidRDefault="00E95408" w:rsidP="00E95408"/>
    <w:p w14:paraId="46921F67" w14:textId="77777777" w:rsidR="00E318E9" w:rsidRPr="00800326" w:rsidRDefault="00E318E9" w:rsidP="00E318E9">
      <w:pPr>
        <w:rPr>
          <w:b/>
        </w:rPr>
      </w:pPr>
    </w:p>
    <w:p w14:paraId="6ECB87E9" w14:textId="77777777" w:rsidR="00E318E9" w:rsidRPr="00800326" w:rsidRDefault="00E318E9" w:rsidP="00E318E9">
      <w:pPr>
        <w:rPr>
          <w:b/>
        </w:rPr>
      </w:pPr>
    </w:p>
    <w:p w14:paraId="1129D927" w14:textId="77777777" w:rsidR="00E318E9" w:rsidRPr="00800326" w:rsidRDefault="00E318E9" w:rsidP="00E318E9">
      <w:pPr>
        <w:rPr>
          <w:b/>
        </w:rPr>
      </w:pPr>
    </w:p>
    <w:p w14:paraId="78D65D20" w14:textId="37CCEA46" w:rsidR="00E318E9" w:rsidRPr="00E95408" w:rsidRDefault="00E318E9" w:rsidP="00E95408">
      <w:pPr>
        <w:jc w:val="center"/>
        <w:rPr>
          <w:b/>
        </w:rPr>
        <w:sectPr w:rsidR="00E318E9" w:rsidRPr="00E95408" w:rsidSect="00E318E9">
          <w:headerReference w:type="default" r:id="rId9"/>
          <w:pgSz w:w="11906" w:h="16838" w:code="9"/>
          <w:pgMar w:top="1800" w:right="1701" w:bottom="1701" w:left="2268" w:header="720" w:footer="720" w:gutter="0"/>
          <w:pgNumType w:fmt="lowerRoman" w:start="1"/>
          <w:cols w:space="720"/>
          <w:titlePg/>
          <w:docGrid w:linePitch="360"/>
        </w:sectPr>
      </w:pPr>
      <w:r w:rsidRPr="00800326">
        <w:rPr>
          <w:b/>
        </w:rPr>
        <w:t xml:space="preserve">PROGRAM STUDI </w:t>
      </w:r>
      <w:r w:rsidR="00624C82">
        <w:rPr>
          <w:b/>
        </w:rPr>
        <w:t xml:space="preserve">TEKNIK </w:t>
      </w:r>
      <w:r w:rsidRPr="00800326">
        <w:rPr>
          <w:b/>
        </w:rPr>
        <w:t>INFORMATIKA</w:t>
      </w:r>
      <w:r w:rsidRPr="00800326">
        <w:rPr>
          <w:b/>
        </w:rPr>
        <w:br/>
        <w:t>FAKULTAS SAINS DAN INFORMATIKA</w:t>
      </w:r>
      <w:r w:rsidRPr="00800326">
        <w:rPr>
          <w:b/>
        </w:rPr>
        <w:br/>
        <w:t>UNIVERSITAS JENDERAL ACHMAD YANI</w:t>
      </w:r>
      <w:r w:rsidRPr="00800326">
        <w:rPr>
          <w:b/>
        </w:rPr>
        <w:br/>
        <w:t>20</w:t>
      </w:r>
      <w:r w:rsidR="00E95408">
        <w:rPr>
          <w:b/>
        </w:rPr>
        <w:t>2</w:t>
      </w:r>
      <w:r w:rsidR="00624C82">
        <w:rPr>
          <w:b/>
        </w:rPr>
        <w:t>1</w:t>
      </w:r>
    </w:p>
    <w:p w14:paraId="73F66491" w14:textId="77777777" w:rsidR="004A392F" w:rsidRPr="004A392F" w:rsidRDefault="00E318E9" w:rsidP="004A392F">
      <w:pPr>
        <w:pStyle w:val="Heading2"/>
        <w:numPr>
          <w:ilvl w:val="0"/>
          <w:numId w:val="1"/>
        </w:numPr>
        <w:jc w:val="left"/>
        <w:rPr>
          <w:rFonts w:cs="Times New Roman"/>
          <w:color w:val="auto"/>
          <w:szCs w:val="24"/>
        </w:rPr>
      </w:pPr>
      <w:r w:rsidRPr="00800326">
        <w:rPr>
          <w:rFonts w:eastAsia="Calibri" w:cs="Times New Roman"/>
          <w:color w:val="auto"/>
          <w:szCs w:val="24"/>
        </w:rPr>
        <w:lastRenderedPageBreak/>
        <w:softHyphen/>
      </w:r>
      <w:r w:rsidRPr="00800326">
        <w:rPr>
          <w:rFonts w:eastAsia="Calibri" w:cs="Times New Roman"/>
          <w:color w:val="auto"/>
          <w:szCs w:val="24"/>
        </w:rPr>
        <w:softHyphen/>
        <w:t xml:space="preserve">Latar </w:t>
      </w:r>
      <w:r w:rsidRPr="00800326">
        <w:rPr>
          <w:rFonts w:cs="Times New Roman"/>
          <w:color w:val="auto"/>
          <w:szCs w:val="24"/>
        </w:rPr>
        <w:t>Belakang</w:t>
      </w:r>
    </w:p>
    <w:p w14:paraId="14A26999" w14:textId="0C7B9218" w:rsidR="00107FA0" w:rsidRDefault="00107FA0" w:rsidP="00870A7D">
      <w:pPr>
        <w:ind w:firstLine="360"/>
      </w:pPr>
      <w:r>
        <w:t>Pada masa kini</w:t>
      </w:r>
      <w:r w:rsidR="00EE5B9A">
        <w:t xml:space="preserve"> mengoleksi tanaman hias merupakan hobi yang digandrungi banyak orang, tidak hanya sebagai bentuk kegiatan penghijauan tanaman hias juga diklaim dapat memberikan rasa nyaman dan menyejukkan bagi mereka yang berada di sekitarnya. Banyak sekali orang yang tidak ragu mengeluarkan modal yang besar untuk menghias tempat usaha mereka menggunakan tanaman ini dengan tujuan meningkatkan daya tarik kepada konsumen juga </w:t>
      </w:r>
      <w:r w:rsidR="00F4720B">
        <w:t>sebagai sarana penenang bagi para karyawan di tempat itu. Hal ini dapat terjadi karena keindahan yang ditawarkan juga kemudahan dalam perawatan tanaman-tanaman tersebut, namun meski terbilang mudah tidak menutup kemungkinan bahwa tanaman-tanaman tersebut dapat terkena berbagai macam penyakit.</w:t>
      </w:r>
    </w:p>
    <w:p w14:paraId="4801238A" w14:textId="77F5DD51" w:rsidR="00F4720B" w:rsidRDefault="00017B30" w:rsidP="00A904AA">
      <w:pPr>
        <w:ind w:firstLine="360"/>
      </w:pPr>
      <w:r>
        <w:rPr>
          <w:i/>
        </w:rPr>
        <w:t>Hydrangea</w:t>
      </w:r>
      <w:r w:rsidR="00F4720B">
        <w:t xml:space="preserve"> merupakan salah satu pionir dari tanaman hias yang dianggap mudah perawatannya. Tidak berbunga dan cocok untuk disimpan di dalam ruangan </w:t>
      </w:r>
      <w:r>
        <w:rPr>
          <w:i/>
        </w:rPr>
        <w:t>Hydrangea</w:t>
      </w:r>
      <w:r w:rsidR="00F4720B">
        <w:t xml:space="preserve"> dapat menjadi pilihan tepat bagi mereka yang baru memulai hobi tersebut. Namun perlu diketahui bahwasanya tumbuhan ini memiliki beberapa penyakit yang mengintai seperti </w:t>
      </w:r>
      <w:r w:rsidR="00F4720B" w:rsidRPr="00F4720B">
        <w:rPr>
          <w:i/>
        </w:rPr>
        <w:t>Anthracnose</w:t>
      </w:r>
      <w:r w:rsidR="00F4720B" w:rsidRPr="00A904AA">
        <w:rPr>
          <w:i/>
        </w:rPr>
        <w:t xml:space="preserve"> </w:t>
      </w:r>
      <w:r w:rsidR="00F4720B" w:rsidRPr="00A904AA">
        <w:t>dan</w:t>
      </w:r>
      <w:r w:rsidR="00F4720B" w:rsidRPr="00A904AA">
        <w:rPr>
          <w:i/>
        </w:rPr>
        <w:t xml:space="preserve"> </w:t>
      </w:r>
      <w:r w:rsidR="00F4720B" w:rsidRPr="00F4720B">
        <w:rPr>
          <w:i/>
        </w:rPr>
        <w:t>Bacterial Leaf Spot</w:t>
      </w:r>
      <w:r w:rsidR="00A904AA">
        <w:rPr>
          <w:i/>
        </w:rPr>
        <w:t>.</w:t>
      </w:r>
      <w:r w:rsidR="00A904AA">
        <w:t xml:space="preserve"> Seperti yang kita ketahui </w:t>
      </w:r>
      <w:r>
        <w:rPr>
          <w:i/>
        </w:rPr>
        <w:t>Hydrangea</w:t>
      </w:r>
      <w:r w:rsidR="00A904AA">
        <w:t xml:space="preserve"> merupakan salah satu dari tanaman hias yang dianggap mudah perawatannya, </w:t>
      </w:r>
      <w:r>
        <w:t>bunga ini dapat berubah warna sesuai dengan tingkat keasaman tanah tempat ia tumbuh.</w:t>
      </w:r>
      <w:r w:rsidR="00807AEE">
        <w:t xml:space="preserve"> </w:t>
      </w:r>
      <w:r w:rsidR="00807AEE" w:rsidRPr="00017B30">
        <w:rPr>
          <w:rFonts w:eastAsia="Calibri"/>
        </w:rPr>
        <w:t>Saat pH tanah berada di 4,5-5,5 (asam) bunganya akan berwarna biru. Sementara, jika pH tanah 6,0-7,0, bunganya akan berwarna merah muda.</w:t>
      </w:r>
    </w:p>
    <w:p w14:paraId="3800BEE4" w14:textId="739A433A" w:rsidR="00A904AA" w:rsidRDefault="004C070F" w:rsidP="007B00F5">
      <w:pPr>
        <w:ind w:firstLine="360"/>
      </w:pPr>
      <w:r>
        <w:t>Mengikuti perkembangan zaman dan teknologi, umat manusia telah menemukan cara baru untuk mendeteksi penyakit pada tumbuhan,</w:t>
      </w:r>
      <w:r w:rsidR="00C11E17">
        <w:t xml:space="preserve"> salah satunya adalah menggunakan jasa </w:t>
      </w:r>
      <w:r w:rsidR="00A06AB9">
        <w:rPr>
          <w:i/>
        </w:rPr>
        <w:t>I</w:t>
      </w:r>
      <w:r w:rsidR="00C11E17" w:rsidRPr="00C11E17">
        <w:rPr>
          <w:i/>
        </w:rPr>
        <w:t>mage</w:t>
      </w:r>
      <w:r w:rsidR="00C11E17" w:rsidRPr="00C11E17">
        <w:t xml:space="preserve"> </w:t>
      </w:r>
      <w:r w:rsidR="00A06AB9">
        <w:rPr>
          <w:i/>
        </w:rPr>
        <w:t>P</w:t>
      </w:r>
      <w:r w:rsidR="00C11E17" w:rsidRPr="00C11E17">
        <w:rPr>
          <w:i/>
        </w:rPr>
        <w:t>rocessing</w:t>
      </w:r>
      <w:r w:rsidR="00C11E17">
        <w:rPr>
          <w:i/>
        </w:rPr>
        <w:t>,</w:t>
      </w:r>
      <w:r w:rsidR="00807AEE">
        <w:t xml:space="preserve"> konsep ini dapat digunakan dalam mendeteksi warna pada tumbuhan Hydrangea.</w:t>
      </w:r>
      <w:r w:rsidR="00C11E17">
        <w:rPr>
          <w:i/>
        </w:rPr>
        <w:t xml:space="preserve"> </w:t>
      </w:r>
      <w:r w:rsidR="00807AEE">
        <w:t>D</w:t>
      </w:r>
      <w:r w:rsidR="00C11E17">
        <w:t xml:space="preserve">ilansir pada jurnal Procedia Computer Science dengan judul “Deep Convolutional Neural Network based Detection </w:t>
      </w:r>
      <w:r w:rsidR="00153152">
        <w:t>Sistem</w:t>
      </w:r>
      <w:r w:rsidR="00C11E17">
        <w:t xml:space="preserve"> for Corn Disease Recognition Real-time”</w:t>
      </w:r>
      <w:r w:rsidR="00303488">
        <w:t xml:space="preserve"> penggunaan citra daun jangung untuk mendeteksi penyakit pada tumbuhan tersebut menghasilkan tingkat </w:t>
      </w:r>
      <w:r w:rsidR="00303488" w:rsidRPr="00FA3660">
        <w:t>akurasi rata-rata</w:t>
      </w:r>
      <w:r w:rsidR="00303488">
        <w:t xml:space="preserve"> sebesar</w:t>
      </w:r>
      <w:r w:rsidR="00303488" w:rsidRPr="00FA3660">
        <w:t xml:space="preserve"> </w:t>
      </w:r>
      <w:r w:rsidR="00303488" w:rsidRPr="00FA3660">
        <w:rPr>
          <w:rStyle w:val="jlqj4b"/>
          <w:rFonts w:eastAsiaTheme="majorEastAsia"/>
          <w:lang w:val="id-ID"/>
        </w:rPr>
        <w:t>88,66%</w:t>
      </w:r>
      <w:r w:rsidR="00303488">
        <w:rPr>
          <w:rStyle w:val="jlqj4b"/>
          <w:rFonts w:eastAsiaTheme="majorEastAsia"/>
        </w:rPr>
        <w:t xml:space="preserve"> </w:t>
      </w:r>
      <w:r w:rsidR="00303488">
        <w:rPr>
          <w:rStyle w:val="jlqj4b"/>
          <w:rFonts w:eastAsiaTheme="majorEastAsia"/>
        </w:rPr>
        <w:fldChar w:fldCharType="begin" w:fldLock="1"/>
      </w:r>
      <w:r w:rsidR="00242006">
        <w:rPr>
          <w:rStyle w:val="jlqj4b"/>
          <w:rFonts w:eastAsiaTheme="majorEastAsia"/>
        </w:rPr>
        <w:instrText>ADDIN CSL_CITATION {"citationItems":[{"id":"ITEM-1","itemData":{"DOI":"10.1016/j.procs.2020.03.236","ISSN":"1877-0509","author":[{"dropping-particle":"","family":"Mishra","given":"Sumita","non-dropping-particle":"","parse-names":false,"suffix":""},{"dropping-particle":"","family":"Sachan","given":"Rishabh","non-dropping-particle":"","parse-names":false,"suffix":""},{"dropping-particle":"","family":"Rajpal","given":"Diksha","non-dropping-particle":"","parse-names":false,"suffix":""}],"container-title":"Procedia Computer Science","id":"ITEM-1","issued":{"date-parts":[["2020"]]},"page":"2003-2010","publisher":"Elsevier B.V.","title":"ScienceDirect Deep Convolutional Neural Network based Detection System for Corn Disease Recognition Real-time","type":"article-journal","volume":"167"},"uris":["http://www.mendeley.com/documents/?uuid=153e03d9-0bc5-4d4d-aeed-951b41d2f0ab"]}],"mendeley":{"formattedCitation":"[1]","plainTextFormattedCitation":"[1]","previouslyFormattedCitation":"[1]"},"properties":{"noteIndex":0},"schema":"https://github.com/citation-style-language/schema/raw/master/csl-citation.json"}</w:instrText>
      </w:r>
      <w:r w:rsidR="00303488">
        <w:rPr>
          <w:rStyle w:val="jlqj4b"/>
          <w:rFonts w:eastAsiaTheme="majorEastAsia"/>
        </w:rPr>
        <w:fldChar w:fldCharType="separate"/>
      </w:r>
      <w:r w:rsidR="00303488" w:rsidRPr="00303488">
        <w:rPr>
          <w:rStyle w:val="jlqj4b"/>
          <w:rFonts w:eastAsiaTheme="majorEastAsia"/>
          <w:noProof/>
        </w:rPr>
        <w:t>[1]</w:t>
      </w:r>
      <w:r w:rsidR="00303488">
        <w:rPr>
          <w:rStyle w:val="jlqj4b"/>
          <w:rFonts w:eastAsiaTheme="majorEastAsia"/>
        </w:rPr>
        <w:fldChar w:fldCharType="end"/>
      </w:r>
      <w:r w:rsidR="00303488">
        <w:rPr>
          <w:rStyle w:val="jlqj4b"/>
          <w:rFonts w:eastAsiaTheme="majorEastAsia"/>
        </w:rPr>
        <w:t xml:space="preserve"> , tidak hanya tumbuhan jagung, presentasi keakuratan yang besar dalam penggunaan citra daun untuk mendeteksi penyakit tumbuhan juga terbukti pada pada tumbuhan</w:t>
      </w:r>
      <w:r w:rsidR="00242006">
        <w:rPr>
          <w:rStyle w:val="jlqj4b"/>
          <w:rFonts w:eastAsiaTheme="majorEastAsia"/>
        </w:rPr>
        <w:t xml:space="preserve"> tomat dengan tingkat akurasi sebesar </w:t>
      </w:r>
      <w:r w:rsidR="00242006" w:rsidRPr="00424509">
        <w:t>91.2%</w:t>
      </w:r>
      <w:r w:rsidR="00242006">
        <w:t xml:space="preserve"> </w:t>
      </w:r>
      <w:r w:rsidR="00242006">
        <w:fldChar w:fldCharType="begin" w:fldLock="1"/>
      </w:r>
      <w:r w:rsidR="007B00F5">
        <w:instrText>ADDIN CSL_CITATION {"citationItems":[{"id":"ITEM-1","itemData":{"DOI":"10.1016/j.procs.2020.03.225","ISBN":"9198990128","ISSN":"1877-0509","author":[{"dropping-particle":"","family":"Agarwal","given":"Mohit","non-dropping-particle":"","parse-names":false,"suffix":""},{"dropping-particle":"","family":"Singh","given":"Abhishek","non-dropping-particle":"","parse-names":false,"suffix":""},{"dropping-particle":"","family":"Arjaria","given":"Siddhartha","non-dropping-particle":"","parse-names":false,"suffix":""},{"dropping-particle":"","family":"Sinha","given":"Amit","non-dropping-particle":"","parse-names":false,"suffix":""},{"dropping-particle":"","family":"Gupta","given":"Suneet","non-dropping-particle":"","parse-names":false,"suffix":""}],"container-title":"Procedia Computer Science","id":"ITEM-1","issue":"2019","issued":{"date-parts":[["2020"]]},"page":"293-301","publisher":"Elsevier B.V.","title":"ScienceDirect ToLeD : Tomato Leaf Disease Detection using Convolution Neural Network","type":"article-journal","volume":"167"},"uris":["http://www.mendeley.com/documents/?uuid=0d33797a-fe13-45ae-b628-dfb4ac0317fb"]}],"mendeley":{"formattedCitation":"[2]","plainTextFormattedCitation":"[2]","previouslyFormattedCitation":"[2]"},"properties":{"noteIndex":0},"schema":"https://github.com/citation-style-language/schema/raw/master/csl-citation.json"}</w:instrText>
      </w:r>
      <w:r w:rsidR="00242006">
        <w:fldChar w:fldCharType="separate"/>
      </w:r>
      <w:r w:rsidR="00242006" w:rsidRPr="00242006">
        <w:rPr>
          <w:noProof/>
        </w:rPr>
        <w:t>[2]</w:t>
      </w:r>
      <w:r w:rsidR="00242006">
        <w:fldChar w:fldCharType="end"/>
      </w:r>
      <w:r w:rsidR="007B00F5">
        <w:t xml:space="preserve">. Pada beberapa kasus penggunaan citra untuk mendeteksi penyakit pada </w:t>
      </w:r>
      <w:r w:rsidR="007B00F5">
        <w:lastRenderedPageBreak/>
        <w:t xml:space="preserve">tumbuhan tidak terpaku pada citra daun saja, namun pada citra batang dan biji-bijian, hal ini dikemukakan dalam jurnal  Computers and Electronics in Agriculture dengan judul “Crop conditional Convolutional Neural Networks for massive multi-crop plant disease classification over cell phone acquired images taken on real fi eld conditions” </w:t>
      </w:r>
      <w:r w:rsidR="007B00F5">
        <w:fldChar w:fldCharType="begin" w:fldLock="1"/>
      </w:r>
      <w:r w:rsidR="00A06AB9">
        <w:instrText>ADDIN CSL_CITATION {"citationItems":[{"id":"ITEM-1","itemData":{"DOI":"10.1016/j.compag.2019.105093","ISSN":"0168-1699","author":[{"dropping-particle":"","family":"Picon","given":"Artzai","non-dropping-particle":"","parse-names":false,"suffix":""},{"dropping-particle":"","family":"Seitz","given":"Maximiliam","non-dropping-particle":"","parse-names":false,"suffix":""},{"dropping-particle":"","family":"Alvarez-gila","given":"Aitor","non-dropping-particle":"","parse-names":false,"suffix":""},{"dropping-particle":"","family":"Mohnke","given":"Patrick","non-dropping-particle":"","parse-names":false,"suffix":""},{"dropping-particle":"","family":"Ortiz-barredo","given":"Amaia","non-dropping-particle":"","parse-names":false,"suffix":""},{"dropping-particle":"","family":"Echazarra","given":"Jone","non-dropping-particle":"","parse-names":false,"suffix":""}],"container-title":"Computers and Electronics in Agriculture","id":"ITEM-1","issue":"September","issued":{"date-parts":[["2019"]]},"page":"105093","publisher":"Elsevier","title":"Crop conditional Convolutional Neural Networks for massive multi-crop plant disease classi fi cation over cell phone acquired images taken on real fi eld conditions","type":"article-journal"},"uris":["http://www.mendeley.com/documents/?uuid=ef95b513-81e0-4c96-946e-3c04172fdad9"]}],"mendeley":{"formattedCitation":"[3]","plainTextFormattedCitation":"[3]","previouslyFormattedCitation":"[3]"},"properties":{"noteIndex":0},"schema":"https://github.com/citation-style-language/schema/raw/master/csl-citation.json"}</w:instrText>
      </w:r>
      <w:r w:rsidR="007B00F5">
        <w:fldChar w:fldCharType="separate"/>
      </w:r>
      <w:r w:rsidR="007B00F5" w:rsidRPr="007B00F5">
        <w:rPr>
          <w:noProof/>
        </w:rPr>
        <w:t>[3]</w:t>
      </w:r>
      <w:r w:rsidR="007B00F5">
        <w:fldChar w:fldCharType="end"/>
      </w:r>
      <w:r w:rsidR="007B00F5">
        <w:t xml:space="preserve">, dikatakan bahwa citra yang digunakan bukanlah citra yang di ambil oleh fotografer professional, hal ini tentunya menjadi kabar baik karena ini berarti semua orang dapat menggunakan teknologi ini. </w:t>
      </w:r>
    </w:p>
    <w:p w14:paraId="411AE7A8" w14:textId="270AE6A8" w:rsidR="00F4720B" w:rsidRDefault="00A06AB9" w:rsidP="00870A7D">
      <w:pPr>
        <w:ind w:firstLine="360"/>
      </w:pPr>
      <w:r>
        <w:t>CNN (</w:t>
      </w:r>
      <w:r w:rsidRPr="00C64A64">
        <w:rPr>
          <w:i/>
        </w:rPr>
        <w:t>Convolutional Neural Network</w:t>
      </w:r>
      <w:r>
        <w:t xml:space="preserve">) merupakan salah satu metode machine learning dari pengembangan Multi Layer Perceptron (MLP) yang didesain untuk mengolah data dua dimensi. Metode ini menjadi pilihan tepat dan favorit dalam penelitian </w:t>
      </w:r>
      <w:r w:rsidRPr="00A06AB9">
        <w:rPr>
          <w:i/>
        </w:rPr>
        <w:t>Image Processing</w:t>
      </w:r>
      <w:r>
        <w:rPr>
          <w:i/>
        </w:rPr>
        <w:t xml:space="preserve">, </w:t>
      </w:r>
      <w:r>
        <w:t xml:space="preserve">dilansir pada salah jurnal Computers and Electronics in Agriculture, penggunaan metode CNN dalam </w:t>
      </w:r>
      <w:r w:rsidRPr="00A06AB9">
        <w:t>pendeteksian penyakit tumbuhan</w:t>
      </w:r>
      <w:r>
        <w:rPr>
          <w:i/>
        </w:rPr>
        <w:t xml:space="preserve"> </w:t>
      </w:r>
      <w:r>
        <w:t xml:space="preserve">menggunakan citra daun untuk beberapa jenis tumbuhan yang berbeda menghasilkan tingkat keberhasilan yang besar yakni </w:t>
      </w:r>
      <w:r w:rsidRPr="00A06AB9">
        <w:t>99.53%</w:t>
      </w:r>
      <w:r>
        <w:t xml:space="preserve"> </w:t>
      </w:r>
      <w:r>
        <w:fldChar w:fldCharType="begin" w:fldLock="1"/>
      </w:r>
      <w:r w:rsidR="00BD55B4">
        <w:instrText>ADDIN CSL_CITATION {"citationItems":[{"id":"ITEM-1","itemData":{"DOI":"10.1016/j.compag.2018.01.009","ISSN":"0168-1699","author":[{"dropping-particle":"","family":"Ferentinos","given":"Konstantinos P","non-dropping-particle":"","parse-names":false,"suffix":""}],"container-title":"Computers and Electronics in Agriculture","id":"ITEM-1","issue":"September 2017","issued":{"date-parts":[["2018"]]},"page":"311-318","publisher":"Elsevier","title":"Deep learning models for plant disease detection and diagnosis","type":"article-journal","volume":"145"},"uris":["http://www.mendeley.com/documents/?uuid=aec5fc86-cfa0-443d-811e-f585c56d87d0"]}],"mendeley":{"formattedCitation":"[4]","plainTextFormattedCitation":"[4]","previouslyFormattedCitation":"[4]"},"properties":{"noteIndex":0},"schema":"https://github.com/citation-style-language/schema/raw/master/csl-citation.json"}</w:instrText>
      </w:r>
      <w:r>
        <w:fldChar w:fldCharType="separate"/>
      </w:r>
      <w:r w:rsidRPr="00A06AB9">
        <w:rPr>
          <w:noProof/>
        </w:rPr>
        <w:t>[4]</w:t>
      </w:r>
      <w:r>
        <w:fldChar w:fldCharType="end"/>
      </w:r>
      <w:r w:rsidR="00BD55B4">
        <w:t xml:space="preserve">. Tidak hanya citra daun, penggunaan bagian tubuh tumbuhan lainnya pun terbukti dapa digunakan dengan menggunakan metode CNN ini, hal tersebut dikemukakan dalam salah satu  jurnal Computers and Electronics in Agriculture yang memiliki judul “New perspectives on plant disease characterization based on deep learning” </w:t>
      </w:r>
      <w:r w:rsidR="00BD55B4">
        <w:fldChar w:fldCharType="begin" w:fldLock="1"/>
      </w:r>
      <w:r w:rsidR="00C64A64">
        <w:instrText>ADDIN CSL_CITATION {"citationItems":[{"id":"ITEM-1","itemData":{"DOI":"10.1016/j.compag.2020.105220","ISSN":"0168-1699","author":[{"dropping-particle":"","family":"Lee","given":"Sue Han","non-dropping-particle":"","parse-names":false,"suffix":""},{"dropping-particle":"","family":"Goëau","given":"Hervé","non-dropping-particle":"","parse-names":false,"suffix":""},{"dropping-particle":"","family":"Bonnet","given":"Pierre","non-dropping-particle":"","parse-names":false,"suffix":""},{"dropping-particle":"","family":"Joly","given":"Alexis","non-dropping-particle":"","parse-names":false,"suffix":""}],"container-title":"Computers and Electronics in Agriculture","id":"ITEM-1","issue":"January 2019","issued":{"date-parts":[["2020"]]},"page":"105220","publisher":"Elsevier","title":"New perspectives on plant disease characterization based on deep learning","type":"article-journal","volume":"170"},"uris":["http://www.mendeley.com/documents/?uuid=15a9189e-3f4e-4699-bb13-cbd9c7b62c52"]}],"mendeley":{"formattedCitation":"[5]","plainTextFormattedCitation":"[5]","previouslyFormattedCitation":"[5]"},"properties":{"noteIndex":0},"schema":"https://github.com/citation-style-language/schema/raw/master/csl-citation.json"}</w:instrText>
      </w:r>
      <w:r w:rsidR="00BD55B4">
        <w:fldChar w:fldCharType="separate"/>
      </w:r>
      <w:r w:rsidR="00BD55B4" w:rsidRPr="00BD55B4">
        <w:rPr>
          <w:noProof/>
        </w:rPr>
        <w:t>[5]</w:t>
      </w:r>
      <w:r w:rsidR="00BD55B4">
        <w:fldChar w:fldCharType="end"/>
      </w:r>
    </w:p>
    <w:p w14:paraId="7BA05751" w14:textId="49735204" w:rsidR="00F4720B" w:rsidRDefault="00BD55B4" w:rsidP="00542A97">
      <w:pPr>
        <w:ind w:firstLine="360"/>
      </w:pPr>
      <w:r>
        <w:t>Mengikuti seluruh pernyataan tersebut terbitlah ide untuk melakukan penelitian dengan judul “</w:t>
      </w:r>
      <w:r w:rsidR="00807AEE" w:rsidRPr="00807AEE">
        <w:t>Deteksi Tingkat Keasaman Tanah Melalui Tumbuhan Hydrangea Berbasis Convolutional Neural Network</w:t>
      </w:r>
      <w:r>
        <w:t xml:space="preserve">”. Penilitian ini bertujuan untuk membuktikan </w:t>
      </w:r>
      <w:r w:rsidR="00807AEE">
        <w:t>bahwa</w:t>
      </w:r>
      <w:r>
        <w:t xml:space="preserve"> Image Processing menggunakan metode CNN dapat digunakan pada tumbuhan </w:t>
      </w:r>
      <w:r w:rsidR="00017B30">
        <w:rPr>
          <w:i/>
        </w:rPr>
        <w:t>Hydrangea</w:t>
      </w:r>
      <w:r>
        <w:t xml:space="preserve"> dengan target luaran</w:t>
      </w:r>
      <w:r w:rsidR="00A96CE7">
        <w:t xml:space="preserve"> </w:t>
      </w:r>
      <w:r w:rsidR="000E18BB">
        <w:t>presentasi kesesuaian data uji dengan hasil uji</w:t>
      </w:r>
      <w:r w:rsidR="00C64A64">
        <w:rPr>
          <w:i/>
        </w:rPr>
        <w:t xml:space="preserve">. </w:t>
      </w:r>
      <w:r w:rsidR="00C64A64">
        <w:t xml:space="preserve">Hal ini memberika kontribusi dalam ilmu pengetahuan berupa pembuktian tingkat efektivitas metode CNN dalam mendeteksi </w:t>
      </w:r>
      <w:r w:rsidR="00807AEE">
        <w:t>warna</w:t>
      </w:r>
      <w:r w:rsidR="00C64A64">
        <w:t xml:space="preserve"> pada tumbuhan </w:t>
      </w:r>
      <w:r w:rsidR="00017B30">
        <w:rPr>
          <w:i/>
        </w:rPr>
        <w:t>Hydrangea</w:t>
      </w:r>
      <w:r w:rsidR="00C64A64">
        <w:t>. Penelitian akan dilakukan dengan cara pengumpulan dataset dengan jumlah tertentu, lalu dataset akan diuji dengan beberapa metode konvolusi citra dan max pooling dengan gambaran yang tidak berbeda jauh dengan jurnal Procedia Computer Science dengan judul “ScienceDirect ToLeD : Tomato Leaf Disease Detection using Convolution Neural Network”</w:t>
      </w:r>
      <w:r w:rsidR="00C64A64">
        <w:fldChar w:fldCharType="begin" w:fldLock="1"/>
      </w:r>
      <w:r w:rsidR="00C20382">
        <w:instrText>ADDIN CSL_CITATION {"citationItems":[{"id":"ITEM-1","itemData":{"DOI":"10.1016/j.procs.2020.03.225","ISBN":"9198990128","ISSN":"1877-0509","author":[{"dropping-particle":"","family":"Agarwal","given":"Mohit","non-dropping-particle":"","parse-names":false,"suffix":""},{"dropping-particle":"","family":"Singh","given":"Abhishek","non-dropping-particle":"","parse-names":false,"suffix":""},{"dropping-particle":"","family":"Arjaria","given":"Siddhartha","non-dropping-particle":"","parse-names":false,"suffix":""},{"dropping-particle":"","family":"Sinha","given":"Amit","non-dropping-particle":"","parse-names":false,"suffix":""},{"dropping-particle":"","family":"Gupta","given":"Suneet","non-dropping-particle":"","parse-names":false,"suffix":""}],"container-title":"Procedia Computer Science","id":"ITEM-1","issue":"2019","issued":{"date-parts":[["2020"]]},"page":"293-301","publisher":"Elsevier B.V.","title":"ScienceDirect ToLeD : Tomato Leaf Disease Detection using Convolution Neural Network","type":"article-journal","volume":"167"},"uris":["http://www.mendeley.com/documents/?uuid=0d33797a-fe13-45ae-b628-dfb4ac0317fb"]}],"mendeley":{"formattedCitation":"[2]","plainTextFormattedCitation":"[2]","previouslyFormattedCitation":"[2]"},"properties":{"noteIndex":0},"schema":"https://github.com/citation-style-language/schema/raw/master/csl-citation.json"}</w:instrText>
      </w:r>
      <w:r w:rsidR="00C64A64">
        <w:fldChar w:fldCharType="separate"/>
      </w:r>
      <w:r w:rsidR="00C64A64" w:rsidRPr="00C64A64">
        <w:rPr>
          <w:noProof/>
        </w:rPr>
        <w:t>[2]</w:t>
      </w:r>
      <w:r w:rsidR="00C64A64">
        <w:fldChar w:fldCharType="end"/>
      </w:r>
      <w:r w:rsidR="00C64A64">
        <w:t xml:space="preserve"> , setelahnya data akan dilatih dengan jumlah epoch tertentu dan hasil akhir berupa</w:t>
      </w:r>
      <w:r w:rsidR="000E18BB">
        <w:t xml:space="preserve"> presentasi kesesuaian data uji dengan hasil uji.</w:t>
      </w:r>
      <w:r w:rsidR="00511DB5">
        <w:t xml:space="preserve"> </w:t>
      </w:r>
      <w:r w:rsidR="0025357C" w:rsidRPr="00800326">
        <w:t xml:space="preserve">Penelitian </w:t>
      </w:r>
      <w:r w:rsidR="0025357C">
        <w:t xml:space="preserve">diharapkan memberikan </w:t>
      </w:r>
      <w:r w:rsidR="00A173BA">
        <w:t>kontribusi</w:t>
      </w:r>
      <w:r w:rsidR="0025357C">
        <w:t xml:space="preserve"> bagi ilmu </w:t>
      </w:r>
      <w:r w:rsidR="0025357C">
        <w:lastRenderedPageBreak/>
        <w:t xml:space="preserve">pengetahuan karena pemilihan objeknya yang unik yakni tumbuhan hias </w:t>
      </w:r>
      <w:r w:rsidR="00017B30">
        <w:rPr>
          <w:i/>
        </w:rPr>
        <w:t>Hydrangea</w:t>
      </w:r>
      <w:r w:rsidR="0025357C">
        <w:t>, yang mana pada nyatanya banyak sekali tumbuhan hias yang memiliki ciri penyakit yang sama dengan objek ini, hal tersebut diharapkan dapat menjadikan penelitian ini bermanfaat dalam membantu penelitian lain yang memiliki topik yang mirip dengan menggunakan objek tanaman hias yang berbeda.</w:t>
      </w:r>
    </w:p>
    <w:p w14:paraId="0AC0369A" w14:textId="77777777" w:rsidR="00624C82" w:rsidRPr="00870A7D" w:rsidRDefault="00624C82" w:rsidP="00542A97">
      <w:pPr>
        <w:ind w:firstLine="360"/>
      </w:pPr>
    </w:p>
    <w:p w14:paraId="552FC87C" w14:textId="4F9D7EAB" w:rsidR="00E318E9" w:rsidRDefault="00E318E9" w:rsidP="00542A97">
      <w:pPr>
        <w:pStyle w:val="Heading2"/>
        <w:numPr>
          <w:ilvl w:val="0"/>
          <w:numId w:val="1"/>
        </w:numPr>
        <w:jc w:val="left"/>
        <w:rPr>
          <w:rFonts w:eastAsia="Calibri" w:cs="Times New Roman"/>
          <w:color w:val="auto"/>
          <w:szCs w:val="24"/>
        </w:rPr>
      </w:pPr>
      <w:r w:rsidRPr="00800326">
        <w:rPr>
          <w:rFonts w:cs="Times New Roman"/>
          <w:color w:val="auto"/>
          <w:szCs w:val="24"/>
        </w:rPr>
        <w:t>Rumusan</w:t>
      </w:r>
      <w:r w:rsidRPr="00800326">
        <w:rPr>
          <w:rFonts w:eastAsia="Calibri" w:cs="Times New Roman"/>
          <w:color w:val="auto"/>
          <w:szCs w:val="24"/>
        </w:rPr>
        <w:t xml:space="preserve"> Masalah</w:t>
      </w:r>
    </w:p>
    <w:p w14:paraId="6D1F59D3" w14:textId="2E692E29" w:rsidR="00017B30" w:rsidRPr="00017B30" w:rsidRDefault="00280A0A" w:rsidP="00542A97">
      <w:pPr>
        <w:ind w:firstLine="360"/>
        <w:rPr>
          <w:rFonts w:eastAsia="Calibri"/>
        </w:rPr>
      </w:pPr>
      <w:r>
        <w:rPr>
          <w:rFonts w:eastAsia="Calibri"/>
        </w:rPr>
        <w:t>P</w:t>
      </w:r>
      <w:r w:rsidR="00BD73B6">
        <w:rPr>
          <w:rFonts w:eastAsia="Calibri"/>
        </w:rPr>
        <w:t xml:space="preserve">enerapan metode CNN dalam mendeteksi penyakit menggunakan citra daun pada beberapa tumbuhan seperti jagung dan tomat terbukti </w:t>
      </w:r>
      <w:proofErr w:type="gramStart"/>
      <w:r w:rsidR="00BD73B6">
        <w:rPr>
          <w:rFonts w:eastAsia="Calibri"/>
        </w:rPr>
        <w:t>efektif.dengan</w:t>
      </w:r>
      <w:proofErr w:type="gramEnd"/>
      <w:r w:rsidR="00BD73B6">
        <w:rPr>
          <w:rFonts w:eastAsia="Calibri"/>
        </w:rPr>
        <w:t xml:space="preserve"> tingkat keberhasilan yang terbilang tinggi</w:t>
      </w:r>
      <w:r w:rsidR="00017B30">
        <w:rPr>
          <w:rFonts w:eastAsia="Calibri"/>
        </w:rPr>
        <w:t>.</w:t>
      </w:r>
      <w:r w:rsidR="00BD73B6">
        <w:rPr>
          <w:rFonts w:eastAsia="Calibri"/>
        </w:rPr>
        <w:t xml:space="preserve"> </w:t>
      </w:r>
      <w:r w:rsidR="00017B30">
        <w:rPr>
          <w:rFonts w:eastAsia="Calibri"/>
        </w:rPr>
        <w:t>Hydrangea merupakan tumbuhan yang dapat merubah warna kelopak bunganya tegantung pada tingkat keasaman tanah (kecuali Hydrangea putih)</w:t>
      </w:r>
      <w:r w:rsidR="00017B30" w:rsidRPr="00017B30">
        <w:rPr>
          <w:rFonts w:eastAsia="Calibri"/>
        </w:rPr>
        <w:t xml:space="preserve">. </w:t>
      </w:r>
      <w:r w:rsidR="00035BBE">
        <w:rPr>
          <w:rFonts w:eastAsia="Calibri"/>
        </w:rPr>
        <w:t>Selain itu posisi pengambilan citra dapat mempengaruhi hasil pendeteksian</w:t>
      </w:r>
      <w:r w:rsidR="000D410C">
        <w:rPr>
          <w:rFonts w:eastAsia="Calibri"/>
        </w:rPr>
        <w:t xml:space="preserve"> sehingga dibutuhkan pemrosesan citra menggunakan metode CNN.</w:t>
      </w:r>
    </w:p>
    <w:p w14:paraId="6811523E" w14:textId="2223D5B2" w:rsidR="00280A0A" w:rsidRDefault="00280A0A" w:rsidP="00542A97">
      <w:pPr>
        <w:ind w:firstLine="360"/>
        <w:rPr>
          <w:rFonts w:eastAsia="Calibri"/>
        </w:rPr>
      </w:pPr>
    </w:p>
    <w:p w14:paraId="60647EA1" w14:textId="0A5AD23D" w:rsidR="00361323" w:rsidRDefault="00361323" w:rsidP="00542A97">
      <w:pPr>
        <w:ind w:firstLine="360"/>
        <w:rPr>
          <w:rFonts w:eastAsia="Calibri"/>
        </w:rPr>
      </w:pPr>
    </w:p>
    <w:p w14:paraId="59402947" w14:textId="552BDE15" w:rsidR="00361323" w:rsidRDefault="00361323" w:rsidP="00542A97">
      <w:pPr>
        <w:pStyle w:val="Heading2"/>
        <w:numPr>
          <w:ilvl w:val="0"/>
          <w:numId w:val="1"/>
        </w:numPr>
        <w:jc w:val="both"/>
        <w:rPr>
          <w:rFonts w:eastAsia="Calibri"/>
        </w:rPr>
      </w:pPr>
      <w:r w:rsidRPr="00361323">
        <w:rPr>
          <w:rFonts w:eastAsia="Calibri"/>
        </w:rPr>
        <w:t>Batasan Masalah</w:t>
      </w:r>
    </w:p>
    <w:p w14:paraId="0EF3A219" w14:textId="006C0FB2" w:rsidR="00361323" w:rsidRDefault="00361323" w:rsidP="00542A97">
      <w:pPr>
        <w:ind w:left="360"/>
        <w:rPr>
          <w:rFonts w:eastAsia="Calibri"/>
        </w:rPr>
      </w:pPr>
      <w:r>
        <w:rPr>
          <w:rFonts w:eastAsia="Calibri"/>
        </w:rPr>
        <w:t xml:space="preserve">Batasan-batasan dari penelitian ini </w:t>
      </w:r>
      <w:proofErr w:type="gramStart"/>
      <w:r>
        <w:rPr>
          <w:rFonts w:eastAsia="Calibri"/>
        </w:rPr>
        <w:t>adalah :</w:t>
      </w:r>
      <w:proofErr w:type="gramEnd"/>
    </w:p>
    <w:p w14:paraId="4CA2C1AE" w14:textId="6ABA2AC3" w:rsidR="00361323" w:rsidRDefault="00361323" w:rsidP="00542A97">
      <w:pPr>
        <w:pStyle w:val="ListParagraph"/>
        <w:numPr>
          <w:ilvl w:val="1"/>
          <w:numId w:val="1"/>
        </w:numPr>
        <w:spacing w:line="360" w:lineRule="auto"/>
        <w:rPr>
          <w:rFonts w:ascii="Times New Roman" w:eastAsia="Calibri" w:hAnsi="Times New Roman" w:cs="Times New Roman"/>
          <w:sz w:val="24"/>
          <w:szCs w:val="24"/>
        </w:rPr>
      </w:pPr>
      <w:r w:rsidRPr="00361323">
        <w:rPr>
          <w:rFonts w:ascii="Times New Roman" w:eastAsia="Calibri" w:hAnsi="Times New Roman" w:cs="Times New Roman"/>
          <w:sz w:val="24"/>
          <w:szCs w:val="24"/>
        </w:rPr>
        <w:t xml:space="preserve">Pendeteksian dilakukan hanya pada bagian </w:t>
      </w:r>
      <w:r w:rsidR="00017B30">
        <w:rPr>
          <w:rFonts w:ascii="Times New Roman" w:eastAsia="Calibri" w:hAnsi="Times New Roman" w:cs="Times New Roman"/>
          <w:sz w:val="24"/>
          <w:szCs w:val="24"/>
        </w:rPr>
        <w:t>kelopak bunga.</w:t>
      </w:r>
    </w:p>
    <w:p w14:paraId="03077367" w14:textId="17B80B3B" w:rsidR="00017B30" w:rsidRPr="00361323" w:rsidRDefault="00017B30" w:rsidP="00542A97">
      <w:pPr>
        <w:pStyle w:val="ListParagraph"/>
        <w:numPr>
          <w:ilvl w:val="1"/>
          <w:numId w:val="1"/>
        </w:numPr>
        <w:spacing w:line="360" w:lineRule="auto"/>
        <w:rPr>
          <w:rFonts w:ascii="Times New Roman" w:eastAsia="Calibri" w:hAnsi="Times New Roman" w:cs="Times New Roman"/>
          <w:sz w:val="24"/>
          <w:szCs w:val="24"/>
        </w:rPr>
      </w:pPr>
      <w:r>
        <w:rPr>
          <w:rFonts w:ascii="Times New Roman" w:eastAsia="Calibri" w:hAnsi="Times New Roman" w:cs="Times New Roman"/>
          <w:sz w:val="24"/>
          <w:szCs w:val="24"/>
        </w:rPr>
        <w:t>Pendeteksian hanya dilakukan pada bunga yang telah sepenuhnya mekar.</w:t>
      </w:r>
    </w:p>
    <w:p w14:paraId="61E36B21" w14:textId="77777777" w:rsidR="00153152" w:rsidRPr="00280A0A" w:rsidRDefault="00153152" w:rsidP="00542A97">
      <w:pPr>
        <w:rPr>
          <w:rFonts w:eastAsia="Calibri"/>
        </w:rPr>
      </w:pPr>
    </w:p>
    <w:p w14:paraId="5E8B3C39" w14:textId="77777777" w:rsidR="00E318E9" w:rsidRPr="00800326" w:rsidRDefault="00E318E9" w:rsidP="00542A97">
      <w:pPr>
        <w:pStyle w:val="Heading2"/>
        <w:numPr>
          <w:ilvl w:val="0"/>
          <w:numId w:val="1"/>
        </w:numPr>
        <w:jc w:val="left"/>
        <w:rPr>
          <w:rFonts w:eastAsia="Calibri" w:cs="Times New Roman"/>
          <w:color w:val="auto"/>
          <w:szCs w:val="24"/>
        </w:rPr>
      </w:pPr>
      <w:r w:rsidRPr="00800326">
        <w:rPr>
          <w:rFonts w:eastAsia="Calibri" w:cs="Times New Roman"/>
          <w:color w:val="auto"/>
          <w:szCs w:val="24"/>
        </w:rPr>
        <w:t>Tujuan Penelitian</w:t>
      </w:r>
    </w:p>
    <w:p w14:paraId="1E9240BC" w14:textId="0E673684" w:rsidR="00E318E9" w:rsidRDefault="00E318E9" w:rsidP="00542A97">
      <w:pPr>
        <w:ind w:firstLine="360"/>
        <w:rPr>
          <w:iCs/>
        </w:rPr>
      </w:pPr>
      <w:r w:rsidRPr="00800326">
        <w:t xml:space="preserve">Tujuan </w:t>
      </w:r>
      <w:r w:rsidRPr="00800326">
        <w:rPr>
          <w:lang w:val="id-ID"/>
        </w:rPr>
        <w:t xml:space="preserve">yang ingin dicapai </w:t>
      </w:r>
      <w:r w:rsidRPr="00800326">
        <w:t xml:space="preserve">dari penelitian ini adalah membangun </w:t>
      </w:r>
      <w:r w:rsidRPr="00800326">
        <w:rPr>
          <w:lang w:val="id-ID"/>
        </w:rPr>
        <w:t xml:space="preserve">sebuah </w:t>
      </w:r>
      <w:r w:rsidR="00153152">
        <w:t>sistem</w:t>
      </w:r>
      <w:r w:rsidR="00D37587">
        <w:t xml:space="preserve"> yang </w:t>
      </w:r>
      <w:r w:rsidR="00315275">
        <w:t xml:space="preserve">dapat mendeteksi </w:t>
      </w:r>
      <w:r w:rsidR="002A55AF">
        <w:t>tingkat keasaman tanah melalui</w:t>
      </w:r>
      <w:r w:rsidR="00315275">
        <w:t xml:space="preserve"> tumbuhan </w:t>
      </w:r>
      <w:r w:rsidR="00017B30">
        <w:t>Hydrangea</w:t>
      </w:r>
      <w:r w:rsidR="00315275">
        <w:t xml:space="preserve"> hanya melalui citra </w:t>
      </w:r>
      <w:r w:rsidR="002A55AF">
        <w:t>bunganya</w:t>
      </w:r>
      <w:r w:rsidR="00315275">
        <w:t xml:space="preserve"> </w:t>
      </w:r>
      <w:r w:rsidR="00821139">
        <w:rPr>
          <w:iCs/>
        </w:rPr>
        <w:t>dengan menggunakan metode</w:t>
      </w:r>
      <w:r w:rsidR="00315275">
        <w:rPr>
          <w:iCs/>
        </w:rPr>
        <w:t xml:space="preserve"> CNN</w:t>
      </w:r>
      <w:r w:rsidR="00153152">
        <w:rPr>
          <w:iCs/>
        </w:rPr>
        <w:t>.</w:t>
      </w:r>
    </w:p>
    <w:p w14:paraId="58AD223C" w14:textId="77777777" w:rsidR="00153152" w:rsidRPr="00821139" w:rsidRDefault="00153152" w:rsidP="00542A97">
      <w:pPr>
        <w:ind w:firstLine="360"/>
        <w:rPr>
          <w:iCs/>
        </w:rPr>
      </w:pPr>
    </w:p>
    <w:p w14:paraId="6BCA2098" w14:textId="77777777" w:rsidR="00E318E9" w:rsidRPr="00800326" w:rsidRDefault="00E318E9" w:rsidP="00542A97">
      <w:pPr>
        <w:pStyle w:val="Heading2"/>
        <w:numPr>
          <w:ilvl w:val="0"/>
          <w:numId w:val="1"/>
        </w:numPr>
        <w:jc w:val="left"/>
        <w:rPr>
          <w:rFonts w:eastAsia="Calibri" w:cs="Times New Roman"/>
          <w:color w:val="auto"/>
          <w:szCs w:val="24"/>
        </w:rPr>
      </w:pPr>
      <w:r>
        <w:rPr>
          <w:rFonts w:eastAsia="Calibri" w:cs="Times New Roman"/>
          <w:color w:val="auto"/>
          <w:szCs w:val="24"/>
        </w:rPr>
        <w:t>Kel</w:t>
      </w:r>
      <w:r w:rsidRPr="00800326">
        <w:rPr>
          <w:rFonts w:eastAsia="Calibri" w:cs="Times New Roman"/>
          <w:color w:val="auto"/>
          <w:szCs w:val="24"/>
        </w:rPr>
        <w:t>uaran dan Manfaat Penelitian</w:t>
      </w:r>
    </w:p>
    <w:p w14:paraId="44515F2E" w14:textId="71BB4014" w:rsidR="00E318E9" w:rsidRDefault="00E318E9" w:rsidP="00542A97">
      <w:pPr>
        <w:ind w:firstLine="360"/>
        <w:rPr>
          <w:rFonts w:eastAsia="Calibri"/>
        </w:rPr>
      </w:pPr>
      <w:r w:rsidRPr="00800326">
        <w:t xml:space="preserve">Keluaran dari penelitian ini yaitu sebuah </w:t>
      </w:r>
      <w:r w:rsidR="00153152">
        <w:t>sistem</w:t>
      </w:r>
      <w:r w:rsidR="00D37587">
        <w:t xml:space="preserve"> </w:t>
      </w:r>
      <w:r w:rsidR="00315275">
        <w:t xml:space="preserve">dapat mendeteksi </w:t>
      </w:r>
      <w:r w:rsidR="00807AEE">
        <w:t xml:space="preserve">keasaman tanah melalui citra warna pada kelopak bunga Hydrangea </w:t>
      </w:r>
      <w:bookmarkStart w:id="1" w:name="_Hlk527467622"/>
      <w:r w:rsidRPr="00800326">
        <w:t>menggunakan metode</w:t>
      </w:r>
      <w:bookmarkEnd w:id="1"/>
      <w:r w:rsidR="00315275">
        <w:t xml:space="preserve"> CNN</w:t>
      </w:r>
      <w:r w:rsidR="00807AEE">
        <w:t>.</w:t>
      </w:r>
      <w:r>
        <w:rPr>
          <w:rFonts w:eastAsia="Calibri"/>
        </w:rPr>
        <w:t xml:space="preserve"> </w:t>
      </w:r>
    </w:p>
    <w:p w14:paraId="1CFE3A77" w14:textId="47556752" w:rsidR="00153152" w:rsidRDefault="00E318E9" w:rsidP="00542A97">
      <w:pPr>
        <w:ind w:firstLine="360"/>
      </w:pPr>
      <w:r w:rsidRPr="00800326">
        <w:rPr>
          <w:lang w:val="id-ID"/>
        </w:rPr>
        <w:lastRenderedPageBreak/>
        <w:t>M</w:t>
      </w:r>
      <w:r w:rsidRPr="00800326">
        <w:t xml:space="preserve">anfaat </w:t>
      </w:r>
      <w:r w:rsidRPr="00800326">
        <w:rPr>
          <w:lang w:val="id-ID"/>
        </w:rPr>
        <w:t xml:space="preserve">dari penelitian ini yaitu diharapkan dapat </w:t>
      </w:r>
      <w:r w:rsidR="00315275">
        <w:t xml:space="preserve">memberikan </w:t>
      </w:r>
      <w:r w:rsidR="00A173BA">
        <w:t>kontribusi</w:t>
      </w:r>
      <w:r w:rsidR="00315275">
        <w:t xml:space="preserve"> bagi ilmu pengetahuan</w:t>
      </w:r>
      <w:r w:rsidR="00153152">
        <w:t xml:space="preserve"> di bidang teknologi khususnya Agroteknologi</w:t>
      </w:r>
      <w:r w:rsidR="00315275">
        <w:t xml:space="preserve"> karena pemilihan objeknya yang unik yakni tumbuhan hias </w:t>
      </w:r>
      <w:r w:rsidR="00017B30">
        <w:rPr>
          <w:i/>
        </w:rPr>
        <w:t>Hydrangea</w:t>
      </w:r>
      <w:r w:rsidR="00315275">
        <w:t xml:space="preserve">, </w:t>
      </w:r>
      <w:r w:rsidR="00A173BA">
        <w:t xml:space="preserve">tumbuhan ini memiliki warna </w:t>
      </w:r>
      <w:r w:rsidR="00807AEE">
        <w:t xml:space="preserve">bunga yang dapat berubah, </w:t>
      </w:r>
      <w:r w:rsidR="00A173BA">
        <w:t xml:space="preserve">hal tersebut dapat menjadi </w:t>
      </w:r>
      <w:r w:rsidR="00676DDA">
        <w:t>keunikan tersendiri</w:t>
      </w:r>
      <w:r w:rsidR="00A173BA">
        <w:t xml:space="preserve"> </w:t>
      </w:r>
      <w:r w:rsidR="00153152">
        <w:t xml:space="preserve">bagi </w:t>
      </w:r>
      <w:r w:rsidR="00153152" w:rsidRPr="00153152">
        <w:t xml:space="preserve">pemrosesan citra menggunakan metode CNN </w:t>
      </w:r>
      <w:r w:rsidR="000620B4">
        <w:t>tersebut</w:t>
      </w:r>
      <w:r w:rsidR="00A173BA">
        <w:t>.</w:t>
      </w:r>
    </w:p>
    <w:p w14:paraId="3AC841CD" w14:textId="77777777" w:rsidR="00153152" w:rsidRDefault="00153152" w:rsidP="00542A97">
      <w:pPr>
        <w:ind w:firstLine="360"/>
      </w:pPr>
    </w:p>
    <w:p w14:paraId="3667DD91" w14:textId="15F13237" w:rsidR="002066CE" w:rsidRDefault="002066CE" w:rsidP="00542A97">
      <w:pPr>
        <w:pStyle w:val="Heading2"/>
        <w:numPr>
          <w:ilvl w:val="0"/>
          <w:numId w:val="1"/>
        </w:numPr>
        <w:jc w:val="left"/>
        <w:rPr>
          <w:rFonts w:cs="Times New Roman"/>
          <w:color w:val="auto"/>
          <w:szCs w:val="24"/>
        </w:rPr>
      </w:pPr>
      <w:r>
        <w:rPr>
          <w:rFonts w:cs="Times New Roman"/>
          <w:color w:val="auto"/>
          <w:szCs w:val="24"/>
        </w:rPr>
        <w:t>Tinjauan Pustaka</w:t>
      </w:r>
    </w:p>
    <w:p w14:paraId="61202A24" w14:textId="28A3245F" w:rsidR="002066CE" w:rsidRDefault="00B46656" w:rsidP="00542A97">
      <w:pPr>
        <w:ind w:left="360" w:firstLine="360"/>
      </w:pPr>
      <w:r>
        <w:t>Penulis menggunakan beberapa penelitian terdahulu yang membahas pemrosesan citra dengan metode CNN dan berbagai macam objek sebagai sumber referensi</w:t>
      </w:r>
      <w:r w:rsidR="002A55AF">
        <w:t>.</w:t>
      </w:r>
    </w:p>
    <w:p w14:paraId="1E019CF1" w14:textId="77777777" w:rsidR="00A46505" w:rsidRPr="00271C48" w:rsidRDefault="00A46505" w:rsidP="00542A97">
      <w:r w:rsidRPr="00271C48">
        <w:t>Referensi 1</w:t>
      </w:r>
    </w:p>
    <w:tbl>
      <w:tblPr>
        <w:tblStyle w:val="TableGrid"/>
        <w:tblW w:w="0" w:type="auto"/>
        <w:tblLook w:val="04A0" w:firstRow="1" w:lastRow="0" w:firstColumn="1" w:lastColumn="0" w:noHBand="0" w:noVBand="1"/>
      </w:tblPr>
      <w:tblGrid>
        <w:gridCol w:w="1638"/>
        <w:gridCol w:w="6289"/>
      </w:tblGrid>
      <w:tr w:rsidR="00A46505" w:rsidRPr="00271C48" w14:paraId="1354ECDB" w14:textId="77777777" w:rsidTr="00292DDD">
        <w:tc>
          <w:tcPr>
            <w:tcW w:w="1696" w:type="dxa"/>
          </w:tcPr>
          <w:p w14:paraId="3EEE79F4" w14:textId="77777777" w:rsidR="00A46505" w:rsidRPr="00271C48" w:rsidRDefault="00A46505" w:rsidP="00542A97">
            <w:r w:rsidRPr="00271C48">
              <w:t>Ref No</w:t>
            </w:r>
          </w:p>
        </w:tc>
        <w:tc>
          <w:tcPr>
            <w:tcW w:w="7654" w:type="dxa"/>
          </w:tcPr>
          <w:p w14:paraId="5DC96C84" w14:textId="77777777" w:rsidR="00A46505" w:rsidRPr="00271C48" w:rsidRDefault="00A46505" w:rsidP="00542A97">
            <w:r w:rsidRPr="00271C48">
              <w:fldChar w:fldCharType="begin" w:fldLock="1"/>
            </w:r>
            <w:r w:rsidRPr="00271C48">
              <w:instrText>ADDIN CSL_CITATION {"citationItems":[{"id":"ITEM-1","itemData":{"DOI":"10.1016/j.procs.2020.03.236","ISSN":"1877-0509","author":[{"dropping-particle":"","family":"Mishra","given":"Sumita","non-dropping-particle":"","parse-names":false,"suffix":""},{"dropping-particle":"","family":"Sachan","given":"Rishabh","non-dropping-particle":"","parse-names":false,"suffix":""},{"dropping-particle":"","family":"Rajpal","given":"Diksha","non-dropping-particle":"","parse-names":false,"suffix":""}],"container-title":"Procedia Computer Science","id":"ITEM-1","issued":{"date-parts":[["2020"]]},"page":"2003-2010","publisher":"Elsevier B.V.","title":"ScienceDirect Deep Convolutional Neural Network based Detection System for Corn Disease Recognition Real-time","type":"article-journal","volume":"167"},"uris":["http://www.mendeley.com/documents/?uuid=153e03d9-0bc5-4d4d-aeed-951b41d2f0ab"]}],"mendeley":{"formattedCitation":"[1]","plainTextFormattedCitation":"[1]","previouslyFormattedCitation":"[1]"},"properties":{"noteIndex":0},"schema":"https://github.com/citation-style-language/schema/raw/master/csl-citation.json"}</w:instrText>
            </w:r>
            <w:r w:rsidRPr="00271C48">
              <w:fldChar w:fldCharType="separate"/>
            </w:r>
            <w:r w:rsidRPr="00271C48">
              <w:rPr>
                <w:noProof/>
              </w:rPr>
              <w:t>[1]</w:t>
            </w:r>
            <w:r w:rsidRPr="00271C48">
              <w:fldChar w:fldCharType="end"/>
            </w:r>
          </w:p>
        </w:tc>
      </w:tr>
      <w:tr w:rsidR="00A46505" w:rsidRPr="00271C48" w14:paraId="6D582152" w14:textId="77777777" w:rsidTr="00292DDD">
        <w:tc>
          <w:tcPr>
            <w:tcW w:w="1696" w:type="dxa"/>
          </w:tcPr>
          <w:p w14:paraId="3C0F4C6D" w14:textId="77777777" w:rsidR="00A46505" w:rsidRPr="00271C48" w:rsidRDefault="00A46505" w:rsidP="00542A97">
            <w:r w:rsidRPr="00271C48">
              <w:t>Karakteristik Data</w:t>
            </w:r>
          </w:p>
        </w:tc>
        <w:tc>
          <w:tcPr>
            <w:tcW w:w="7654" w:type="dxa"/>
          </w:tcPr>
          <w:p w14:paraId="31F3B449" w14:textId="77777777" w:rsidR="00A46505" w:rsidRPr="00271C48" w:rsidRDefault="00A46505" w:rsidP="00542A97">
            <w:r w:rsidRPr="00271C48">
              <w:t xml:space="preserve">Citra daun jagung dari perkebunan Jagung, Dataset Penyakit </w:t>
            </w:r>
            <w:proofErr w:type="gramStart"/>
            <w:r w:rsidRPr="00271C48">
              <w:t>Tanaman,  Klasifikasi</w:t>
            </w:r>
            <w:proofErr w:type="gramEnd"/>
            <w:r w:rsidRPr="00271C48">
              <w:t xml:space="preserve"> penyakit tumbuhan jagung menggunakan gambar yang dilabeli oleh Ilmuwan Pertanian dari G. B. Pant Univ. of Agriculture and Technology, India.</w:t>
            </w:r>
          </w:p>
        </w:tc>
      </w:tr>
      <w:tr w:rsidR="00A46505" w:rsidRPr="00271C48" w14:paraId="2513801E" w14:textId="77777777" w:rsidTr="00292DDD">
        <w:tc>
          <w:tcPr>
            <w:tcW w:w="1696" w:type="dxa"/>
          </w:tcPr>
          <w:p w14:paraId="69032798" w14:textId="77777777" w:rsidR="00A46505" w:rsidRPr="00271C48" w:rsidRDefault="00A46505" w:rsidP="00542A97">
            <w:r w:rsidRPr="00271C48">
              <w:t>Variable yang ditinjau</w:t>
            </w:r>
          </w:p>
        </w:tc>
        <w:tc>
          <w:tcPr>
            <w:tcW w:w="7654" w:type="dxa"/>
          </w:tcPr>
          <w:p w14:paraId="3912E622" w14:textId="77777777" w:rsidR="00A46505" w:rsidRPr="00271C48" w:rsidRDefault="00A46505" w:rsidP="00542A97">
            <w:r w:rsidRPr="00271C48">
              <w:t>Nilai intensitas RGB citra daun jagung, nama penyakit, pengertian penyakit dan faktor penyebab munculnya penyakit tanaman.</w:t>
            </w:r>
          </w:p>
        </w:tc>
      </w:tr>
      <w:tr w:rsidR="00A46505" w:rsidRPr="00271C48" w14:paraId="3CCBB45B" w14:textId="77777777" w:rsidTr="00292DDD">
        <w:tc>
          <w:tcPr>
            <w:tcW w:w="1696" w:type="dxa"/>
          </w:tcPr>
          <w:p w14:paraId="7826C999" w14:textId="77777777" w:rsidR="00A46505" w:rsidRPr="00271C48" w:rsidRDefault="00A46505" w:rsidP="00542A97">
            <w:r w:rsidRPr="00271C48">
              <w:t>Metode</w:t>
            </w:r>
          </w:p>
        </w:tc>
        <w:tc>
          <w:tcPr>
            <w:tcW w:w="7654" w:type="dxa"/>
          </w:tcPr>
          <w:p w14:paraId="0310F676" w14:textId="77777777" w:rsidR="00A46505" w:rsidRPr="00271C48" w:rsidRDefault="00A46505" w:rsidP="00542A97">
            <w:r w:rsidRPr="00271C48">
              <w:t>Convolutional Neural Network</w:t>
            </w:r>
          </w:p>
        </w:tc>
      </w:tr>
      <w:tr w:rsidR="00A46505" w:rsidRPr="00271C48" w14:paraId="50B5152C" w14:textId="77777777" w:rsidTr="00292DDD">
        <w:tc>
          <w:tcPr>
            <w:tcW w:w="1696" w:type="dxa"/>
          </w:tcPr>
          <w:p w14:paraId="6DD2D655" w14:textId="77777777" w:rsidR="00A46505" w:rsidRPr="00271C48" w:rsidRDefault="00A46505" w:rsidP="00542A97">
            <w:r w:rsidRPr="00271C48">
              <w:t>Kelebihan</w:t>
            </w:r>
          </w:p>
        </w:tc>
        <w:tc>
          <w:tcPr>
            <w:tcW w:w="7654" w:type="dxa"/>
          </w:tcPr>
          <w:p w14:paraId="4C757277" w14:textId="77777777" w:rsidR="00A46505" w:rsidRPr="00271C48" w:rsidRDefault="00A46505" w:rsidP="00542A97">
            <w:pPr>
              <w:pStyle w:val="ListParagraph"/>
              <w:numPr>
                <w:ilvl w:val="0"/>
                <w:numId w:val="30"/>
              </w:numPr>
              <w:spacing w:after="0" w:line="360" w:lineRule="auto"/>
              <w:rPr>
                <w:rFonts w:ascii="Times New Roman" w:hAnsi="Times New Roman" w:cs="Times New Roman"/>
                <w:sz w:val="24"/>
                <w:szCs w:val="24"/>
              </w:rPr>
            </w:pPr>
            <w:r w:rsidRPr="00271C48">
              <w:rPr>
                <w:rFonts w:ascii="Times New Roman" w:hAnsi="Times New Roman" w:cs="Times New Roman"/>
                <w:sz w:val="24"/>
                <w:szCs w:val="24"/>
              </w:rPr>
              <w:t xml:space="preserve">Hasil terbilang memuaskan, penyakit pada tumbuhan jagung dapat terdeteksi dengan cepat dan akurat, proses pendeteksian dapat dilakukan menggunakan ponsel pintar dimanapun dan kapanpun dengan tingkat akurasi rata-rata </w:t>
            </w:r>
            <w:r w:rsidRPr="00271C48">
              <w:rPr>
                <w:rStyle w:val="jlqj4b"/>
                <w:rFonts w:ascii="Times New Roman" w:hAnsi="Times New Roman" w:cs="Times New Roman"/>
                <w:sz w:val="24"/>
                <w:szCs w:val="24"/>
                <w:lang w:val="id-ID"/>
              </w:rPr>
              <w:t>88,66</w:t>
            </w:r>
            <w:proofErr w:type="gramStart"/>
            <w:r w:rsidRPr="00271C48">
              <w:rPr>
                <w:rStyle w:val="jlqj4b"/>
                <w:rFonts w:ascii="Times New Roman" w:hAnsi="Times New Roman" w:cs="Times New Roman"/>
                <w:sz w:val="24"/>
                <w:szCs w:val="24"/>
                <w:lang w:val="id-ID"/>
              </w:rPr>
              <w:t>%</w:t>
            </w:r>
            <w:r w:rsidRPr="00271C48">
              <w:rPr>
                <w:rStyle w:val="jlqj4b"/>
                <w:rFonts w:ascii="Times New Roman" w:hAnsi="Times New Roman" w:cs="Times New Roman"/>
                <w:sz w:val="24"/>
                <w:szCs w:val="24"/>
              </w:rPr>
              <w:t xml:space="preserve"> .</w:t>
            </w:r>
            <w:proofErr w:type="gramEnd"/>
          </w:p>
        </w:tc>
      </w:tr>
      <w:tr w:rsidR="00A46505" w:rsidRPr="00271C48" w14:paraId="63D84534" w14:textId="77777777" w:rsidTr="00292DDD">
        <w:tc>
          <w:tcPr>
            <w:tcW w:w="1696" w:type="dxa"/>
          </w:tcPr>
          <w:p w14:paraId="4DFA1FEF" w14:textId="77777777" w:rsidR="00A46505" w:rsidRPr="00271C48" w:rsidRDefault="00A46505" w:rsidP="00542A97">
            <w:r w:rsidRPr="00271C48">
              <w:t>Kelemahan</w:t>
            </w:r>
          </w:p>
        </w:tc>
        <w:tc>
          <w:tcPr>
            <w:tcW w:w="7654" w:type="dxa"/>
          </w:tcPr>
          <w:p w14:paraId="0FA803B2" w14:textId="77777777" w:rsidR="00A46505" w:rsidRPr="00271C48" w:rsidRDefault="00A46505" w:rsidP="00542A97">
            <w:pPr>
              <w:pStyle w:val="ListParagraph"/>
              <w:numPr>
                <w:ilvl w:val="0"/>
                <w:numId w:val="29"/>
              </w:numPr>
              <w:spacing w:after="0" w:line="360" w:lineRule="auto"/>
              <w:rPr>
                <w:rFonts w:ascii="Times New Roman" w:hAnsi="Times New Roman" w:cs="Times New Roman"/>
                <w:sz w:val="24"/>
                <w:szCs w:val="24"/>
              </w:rPr>
            </w:pPr>
            <w:r w:rsidRPr="00271C48">
              <w:rPr>
                <w:rFonts w:ascii="Times New Roman" w:hAnsi="Times New Roman" w:cs="Times New Roman"/>
                <w:sz w:val="24"/>
                <w:szCs w:val="24"/>
              </w:rPr>
              <w:t>Penyakit yang dapat dideteksi masih sangatlah terbatas karena hanya mengandalkan gambar yang telah di labeli oleh ilmuwan terkait dan dataset yang terbilang kurang lengkap.</w:t>
            </w:r>
          </w:p>
          <w:p w14:paraId="3BA27E69" w14:textId="77777777" w:rsidR="00A46505" w:rsidRPr="00271C48" w:rsidRDefault="00A46505" w:rsidP="00542A97">
            <w:pPr>
              <w:pStyle w:val="ListParagraph"/>
              <w:numPr>
                <w:ilvl w:val="0"/>
                <w:numId w:val="29"/>
              </w:numPr>
              <w:spacing w:after="0" w:line="360" w:lineRule="auto"/>
              <w:rPr>
                <w:rFonts w:ascii="Times New Roman" w:hAnsi="Times New Roman" w:cs="Times New Roman"/>
                <w:sz w:val="24"/>
                <w:szCs w:val="24"/>
              </w:rPr>
            </w:pPr>
            <w:r w:rsidRPr="00271C48">
              <w:rPr>
                <w:rFonts w:ascii="Times New Roman" w:hAnsi="Times New Roman" w:cs="Times New Roman"/>
                <w:sz w:val="24"/>
                <w:szCs w:val="24"/>
              </w:rPr>
              <w:t>Belum bisa mengatasi citra tanaman yang tumpang tindih</w:t>
            </w:r>
          </w:p>
        </w:tc>
      </w:tr>
      <w:tr w:rsidR="00A46505" w:rsidRPr="00271C48" w14:paraId="0758A9F6" w14:textId="77777777" w:rsidTr="00292DDD">
        <w:tc>
          <w:tcPr>
            <w:tcW w:w="1696" w:type="dxa"/>
          </w:tcPr>
          <w:p w14:paraId="7AE3CB88" w14:textId="77777777" w:rsidR="00A46505" w:rsidRPr="00271C48" w:rsidRDefault="00A46505" w:rsidP="00542A97">
            <w:r w:rsidRPr="00271C48">
              <w:lastRenderedPageBreak/>
              <w:t xml:space="preserve">Gap </w:t>
            </w:r>
            <w:proofErr w:type="gramStart"/>
            <w:r w:rsidRPr="00271C48">
              <w:t>( Objek</w:t>
            </w:r>
            <w:proofErr w:type="gramEnd"/>
            <w:r w:rsidRPr="00271C48">
              <w:t xml:space="preserve"> )</w:t>
            </w:r>
          </w:p>
        </w:tc>
        <w:tc>
          <w:tcPr>
            <w:tcW w:w="7654" w:type="dxa"/>
          </w:tcPr>
          <w:p w14:paraId="100412FA" w14:textId="77777777" w:rsidR="00A46505" w:rsidRPr="00271C48" w:rsidRDefault="00A46505" w:rsidP="00542A97">
            <w:r w:rsidRPr="00271C48">
              <w:t>Objek untuk identifikasi penyakit tanaman pada jurnal ini hanya sebatas daun tanaman sehingga bagian tanaman lainnya, seperti bunga, buah dan batang perlu dilakukan identifikasi kembali.</w:t>
            </w:r>
          </w:p>
        </w:tc>
      </w:tr>
    </w:tbl>
    <w:p w14:paraId="6F7CEB20" w14:textId="77777777" w:rsidR="00A46505" w:rsidRPr="00271C48" w:rsidRDefault="00A46505" w:rsidP="00542A97"/>
    <w:p w14:paraId="265523A3" w14:textId="77777777" w:rsidR="00A46505" w:rsidRPr="00271C48" w:rsidRDefault="00A46505" w:rsidP="00542A97">
      <w:r w:rsidRPr="00271C48">
        <w:t>Referensi 2</w:t>
      </w:r>
    </w:p>
    <w:tbl>
      <w:tblPr>
        <w:tblStyle w:val="TableGrid"/>
        <w:tblW w:w="0" w:type="auto"/>
        <w:tblLook w:val="04A0" w:firstRow="1" w:lastRow="0" w:firstColumn="1" w:lastColumn="0" w:noHBand="0" w:noVBand="1"/>
      </w:tblPr>
      <w:tblGrid>
        <w:gridCol w:w="1640"/>
        <w:gridCol w:w="6287"/>
      </w:tblGrid>
      <w:tr w:rsidR="00A46505" w:rsidRPr="00271C48" w14:paraId="0DB1082B" w14:textId="77777777" w:rsidTr="00292DDD">
        <w:tc>
          <w:tcPr>
            <w:tcW w:w="1696" w:type="dxa"/>
          </w:tcPr>
          <w:p w14:paraId="2B44E52E" w14:textId="77777777" w:rsidR="00A46505" w:rsidRPr="00271C48" w:rsidRDefault="00A46505" w:rsidP="00542A97">
            <w:r w:rsidRPr="00271C48">
              <w:t>Ref No</w:t>
            </w:r>
          </w:p>
        </w:tc>
        <w:tc>
          <w:tcPr>
            <w:tcW w:w="7654" w:type="dxa"/>
          </w:tcPr>
          <w:p w14:paraId="0D18DBB3" w14:textId="77777777" w:rsidR="00A46505" w:rsidRPr="00271C48" w:rsidRDefault="00A46505" w:rsidP="00542A97">
            <w:r w:rsidRPr="00271C48">
              <w:fldChar w:fldCharType="begin" w:fldLock="1"/>
            </w:r>
            <w:r w:rsidRPr="00271C48">
              <w:instrText>ADDIN CSL_CITATION {"citationItems":[{"id":"ITEM-1","itemData":{"DOI":"10.1016/j.procs.2020.03.225","ISBN":"9198990128","ISSN":"1877-0509","author":[{"dropping-particle":"","family":"Agarwal","given":"Mohit","non-dropping-particle":"","parse-names":false,"suffix":""},{"dropping-particle":"","family":"Singh","given":"Abhishek","non-dropping-particle":"","parse-names":false,"suffix":""},{"dropping-particle":"","family":"Arjaria","given":"Siddhartha","non-dropping-particle":"","parse-names":false,"suffix":""},{"dropping-particle":"","family":"Sinha","given":"Amit","non-dropping-particle":"","parse-names":false,"suffix":""},{"dropping-particle":"","family":"Gupta","given":"Suneet","non-dropping-particle":"","parse-names":false,"suffix":""}],"container-title":"Procedia Computer Science","id":"ITEM-1","issue":"2019","issued":{"date-parts":[["2020"]]},"page":"293-301","publisher":"Elsevier B.V.","title":"ScienceDirect ToLeD : Tomato Leaf Disease Detection using Convolution Neural Network","type":"article-journal","volume":"167"},"uris":["http://www.mendeley.com/documents/?uuid=0d33797a-fe13-45ae-b628-dfb4ac0317fb"]}],"mendeley":{"formattedCitation":"[2]","plainTextFormattedCitation":"[2]","previouslyFormattedCitation":"[2]"},"properties":{"noteIndex":0},"schema":"https://github.com/citation-style-language/schema/raw/master/csl-citation.json"}</w:instrText>
            </w:r>
            <w:r w:rsidRPr="00271C48">
              <w:fldChar w:fldCharType="separate"/>
            </w:r>
            <w:r w:rsidRPr="00271C48">
              <w:rPr>
                <w:noProof/>
              </w:rPr>
              <w:t>[2]</w:t>
            </w:r>
            <w:r w:rsidRPr="00271C48">
              <w:fldChar w:fldCharType="end"/>
            </w:r>
          </w:p>
        </w:tc>
      </w:tr>
      <w:tr w:rsidR="00A46505" w:rsidRPr="00271C48" w14:paraId="6DB2AB06" w14:textId="77777777" w:rsidTr="00292DDD">
        <w:tc>
          <w:tcPr>
            <w:tcW w:w="1696" w:type="dxa"/>
          </w:tcPr>
          <w:p w14:paraId="5B931E8E" w14:textId="77777777" w:rsidR="00A46505" w:rsidRPr="00271C48" w:rsidRDefault="00A46505" w:rsidP="00542A97">
            <w:r w:rsidRPr="00271C48">
              <w:t>Karakteristik Data</w:t>
            </w:r>
          </w:p>
        </w:tc>
        <w:tc>
          <w:tcPr>
            <w:tcW w:w="7654" w:type="dxa"/>
          </w:tcPr>
          <w:p w14:paraId="36080B9F" w14:textId="77777777" w:rsidR="00A46505" w:rsidRPr="00271C48" w:rsidRDefault="00A46505" w:rsidP="00542A97">
            <w:pPr>
              <w:pStyle w:val="ListParagraph"/>
              <w:numPr>
                <w:ilvl w:val="0"/>
                <w:numId w:val="31"/>
              </w:numPr>
              <w:spacing w:after="0" w:line="360" w:lineRule="auto"/>
              <w:rPr>
                <w:rFonts w:ascii="Times New Roman" w:hAnsi="Times New Roman" w:cs="Times New Roman"/>
                <w:sz w:val="24"/>
                <w:szCs w:val="24"/>
              </w:rPr>
            </w:pPr>
            <w:r w:rsidRPr="00271C48">
              <w:rPr>
                <w:rFonts w:ascii="Times New Roman" w:hAnsi="Times New Roman" w:cs="Times New Roman"/>
                <w:sz w:val="24"/>
                <w:szCs w:val="24"/>
              </w:rPr>
              <w:t>Citra penyakit tomat khususnya pada bagian daun, Dataset yang mencakup lebih dari 50.000 gambar dari 14 tanaman, seperti tomat, kentang, anggur, apel, jagung, blueberry, raspberry, kedelai, labu, dan stroberi.</w:t>
            </w:r>
          </w:p>
        </w:tc>
      </w:tr>
      <w:tr w:rsidR="00A46505" w:rsidRPr="00271C48" w14:paraId="4731364C" w14:textId="77777777" w:rsidTr="00292DDD">
        <w:tc>
          <w:tcPr>
            <w:tcW w:w="1696" w:type="dxa"/>
          </w:tcPr>
          <w:p w14:paraId="7A580454" w14:textId="77777777" w:rsidR="00A46505" w:rsidRPr="00271C48" w:rsidRDefault="00A46505" w:rsidP="00542A97">
            <w:r w:rsidRPr="00271C48">
              <w:t>Variable yang ditinjau</w:t>
            </w:r>
          </w:p>
        </w:tc>
        <w:tc>
          <w:tcPr>
            <w:tcW w:w="7654" w:type="dxa"/>
          </w:tcPr>
          <w:p w14:paraId="1DAB1429" w14:textId="77777777" w:rsidR="00A46505" w:rsidRPr="00271C48" w:rsidRDefault="00A46505" w:rsidP="00542A97">
            <w:r w:rsidRPr="00271C48">
              <w:t>Nilai intensitas RGB citra daun tomat, nama penyakit, pengertian penyakit dan faktor penyebab munculnya penyakit tanaman.</w:t>
            </w:r>
          </w:p>
        </w:tc>
      </w:tr>
      <w:tr w:rsidR="00A46505" w:rsidRPr="00271C48" w14:paraId="63BE679C" w14:textId="77777777" w:rsidTr="00292DDD">
        <w:tc>
          <w:tcPr>
            <w:tcW w:w="1696" w:type="dxa"/>
          </w:tcPr>
          <w:p w14:paraId="45FCCD70" w14:textId="77777777" w:rsidR="00A46505" w:rsidRPr="00271C48" w:rsidRDefault="00A46505" w:rsidP="00542A97">
            <w:r w:rsidRPr="00271C48">
              <w:t>Metode</w:t>
            </w:r>
          </w:p>
        </w:tc>
        <w:tc>
          <w:tcPr>
            <w:tcW w:w="7654" w:type="dxa"/>
          </w:tcPr>
          <w:p w14:paraId="0E6214A3" w14:textId="77777777" w:rsidR="00A46505" w:rsidRPr="00271C48" w:rsidRDefault="00A46505" w:rsidP="00542A97">
            <w:r w:rsidRPr="00271C48">
              <w:t>Convolutional Neural Network</w:t>
            </w:r>
          </w:p>
        </w:tc>
      </w:tr>
      <w:tr w:rsidR="00A46505" w:rsidRPr="00271C48" w14:paraId="32688998" w14:textId="77777777" w:rsidTr="00292DDD">
        <w:tc>
          <w:tcPr>
            <w:tcW w:w="1696" w:type="dxa"/>
          </w:tcPr>
          <w:p w14:paraId="1A99C6EE" w14:textId="77777777" w:rsidR="00A46505" w:rsidRPr="00271C48" w:rsidRDefault="00A46505" w:rsidP="00542A97">
            <w:r w:rsidRPr="00271C48">
              <w:t>Kelebihan</w:t>
            </w:r>
          </w:p>
        </w:tc>
        <w:tc>
          <w:tcPr>
            <w:tcW w:w="7654" w:type="dxa"/>
          </w:tcPr>
          <w:p w14:paraId="18716A96" w14:textId="77777777" w:rsidR="00A46505" w:rsidRPr="00271C48" w:rsidRDefault="00A46505" w:rsidP="00542A97">
            <w:pPr>
              <w:pStyle w:val="ListParagraph"/>
              <w:numPr>
                <w:ilvl w:val="0"/>
                <w:numId w:val="31"/>
              </w:numPr>
              <w:spacing w:after="0" w:line="360" w:lineRule="auto"/>
              <w:rPr>
                <w:rFonts w:ascii="Times New Roman" w:hAnsi="Times New Roman" w:cs="Times New Roman"/>
                <w:sz w:val="24"/>
                <w:szCs w:val="24"/>
              </w:rPr>
            </w:pPr>
            <w:proofErr w:type="gramStart"/>
            <w:r w:rsidRPr="00271C48">
              <w:rPr>
                <w:rFonts w:ascii="Times New Roman" w:hAnsi="Times New Roman" w:cs="Times New Roman"/>
                <w:sz w:val="24"/>
                <w:szCs w:val="24"/>
              </w:rPr>
              <w:t>Penelitian  dapat</w:t>
            </w:r>
            <w:proofErr w:type="gramEnd"/>
            <w:r w:rsidRPr="00271C48">
              <w:rPr>
                <w:rFonts w:ascii="Times New Roman" w:hAnsi="Times New Roman" w:cs="Times New Roman"/>
                <w:sz w:val="24"/>
                <w:szCs w:val="24"/>
              </w:rPr>
              <w:t xml:space="preserve"> dikatakan berhasil memenuhi harapan karena memiliki tingkat akurasi yang tinggi yakni 91.2%.</w:t>
            </w:r>
          </w:p>
          <w:p w14:paraId="5212B2F7" w14:textId="77777777" w:rsidR="00A46505" w:rsidRPr="00271C48" w:rsidRDefault="00A46505" w:rsidP="00542A97">
            <w:pPr>
              <w:pStyle w:val="ListParagraph"/>
              <w:numPr>
                <w:ilvl w:val="0"/>
                <w:numId w:val="31"/>
              </w:numPr>
              <w:spacing w:after="0" w:line="360" w:lineRule="auto"/>
              <w:rPr>
                <w:rFonts w:ascii="Times New Roman" w:hAnsi="Times New Roman" w:cs="Times New Roman"/>
                <w:sz w:val="24"/>
                <w:szCs w:val="24"/>
              </w:rPr>
            </w:pPr>
            <w:r w:rsidRPr="00271C48">
              <w:rPr>
                <w:rStyle w:val="jlqj4b"/>
                <w:rFonts w:ascii="Times New Roman" w:hAnsi="Times New Roman" w:cs="Times New Roman"/>
                <w:sz w:val="24"/>
                <w:szCs w:val="24"/>
                <w:lang w:val="id-ID"/>
              </w:rPr>
              <w:t xml:space="preserve">Dalam dataset tersebut ada 9 golongan penyakit </w:t>
            </w:r>
            <w:r w:rsidRPr="00271C48">
              <w:rPr>
                <w:rStyle w:val="jlqj4b"/>
                <w:rFonts w:ascii="Times New Roman" w:hAnsi="Times New Roman" w:cs="Times New Roman"/>
                <w:sz w:val="24"/>
                <w:szCs w:val="24"/>
              </w:rPr>
              <w:t xml:space="preserve">yang mana beberapanya </w:t>
            </w:r>
            <w:r w:rsidRPr="00271C48">
              <w:rPr>
                <w:rStyle w:val="jlqj4b"/>
                <w:rFonts w:ascii="Times New Roman" w:hAnsi="Times New Roman" w:cs="Times New Roman"/>
                <w:sz w:val="24"/>
                <w:szCs w:val="24"/>
                <w:lang w:val="id-ID"/>
              </w:rPr>
              <w:t xml:space="preserve"> mempunyai gambaran sehat</w:t>
            </w:r>
            <w:r w:rsidRPr="00271C48">
              <w:rPr>
                <w:rStyle w:val="jlqj4b"/>
                <w:rFonts w:ascii="Times New Roman" w:hAnsi="Times New Roman" w:cs="Times New Roman"/>
                <w:sz w:val="24"/>
                <w:szCs w:val="24"/>
              </w:rPr>
              <w:t xml:space="preserve"> meski pada nyatanya tidak</w:t>
            </w:r>
            <w:r w:rsidRPr="00271C48">
              <w:rPr>
                <w:rStyle w:val="jlqj4b"/>
                <w:rFonts w:ascii="Times New Roman" w:hAnsi="Times New Roman" w:cs="Times New Roman"/>
                <w:sz w:val="24"/>
                <w:szCs w:val="24"/>
                <w:lang w:val="id-ID"/>
              </w:rPr>
              <w:t>.</w:t>
            </w:r>
          </w:p>
        </w:tc>
      </w:tr>
      <w:tr w:rsidR="00A46505" w:rsidRPr="00271C48" w14:paraId="746D71DA" w14:textId="77777777" w:rsidTr="00292DDD">
        <w:tc>
          <w:tcPr>
            <w:tcW w:w="1696" w:type="dxa"/>
          </w:tcPr>
          <w:p w14:paraId="6F735A37" w14:textId="77777777" w:rsidR="00A46505" w:rsidRPr="00271C48" w:rsidRDefault="00A46505" w:rsidP="00542A97">
            <w:r w:rsidRPr="00271C48">
              <w:t>Kelemahan</w:t>
            </w:r>
          </w:p>
        </w:tc>
        <w:tc>
          <w:tcPr>
            <w:tcW w:w="7654" w:type="dxa"/>
          </w:tcPr>
          <w:p w14:paraId="3758F38E" w14:textId="77777777" w:rsidR="00A46505" w:rsidRPr="00271C48" w:rsidRDefault="00A46505" w:rsidP="00542A97">
            <w:pPr>
              <w:pStyle w:val="ListParagraph"/>
              <w:numPr>
                <w:ilvl w:val="0"/>
                <w:numId w:val="32"/>
              </w:numPr>
              <w:spacing w:after="0" w:line="360" w:lineRule="auto"/>
              <w:rPr>
                <w:rFonts w:ascii="Times New Roman" w:hAnsi="Times New Roman" w:cs="Times New Roman"/>
                <w:sz w:val="24"/>
                <w:szCs w:val="24"/>
              </w:rPr>
            </w:pPr>
            <w:r w:rsidRPr="00271C48">
              <w:rPr>
                <w:rFonts w:ascii="Times New Roman" w:hAnsi="Times New Roman" w:cs="Times New Roman"/>
                <w:sz w:val="24"/>
                <w:szCs w:val="24"/>
              </w:rPr>
              <w:t>Penyakit yang dapat dideteksi masih terbatas.</w:t>
            </w:r>
          </w:p>
          <w:p w14:paraId="6A8466ED" w14:textId="77777777" w:rsidR="00A46505" w:rsidRPr="00271C48" w:rsidRDefault="00A46505" w:rsidP="00542A97">
            <w:pPr>
              <w:pStyle w:val="ListParagraph"/>
              <w:numPr>
                <w:ilvl w:val="0"/>
                <w:numId w:val="32"/>
              </w:numPr>
              <w:spacing w:after="0" w:line="360" w:lineRule="auto"/>
              <w:rPr>
                <w:rFonts w:ascii="Times New Roman" w:hAnsi="Times New Roman" w:cs="Times New Roman"/>
                <w:sz w:val="24"/>
                <w:szCs w:val="24"/>
              </w:rPr>
            </w:pPr>
            <w:r w:rsidRPr="00271C48">
              <w:rPr>
                <w:rFonts w:ascii="Times New Roman" w:hAnsi="Times New Roman" w:cs="Times New Roman"/>
                <w:sz w:val="24"/>
                <w:szCs w:val="24"/>
              </w:rPr>
              <w:t>Belum bisa mengatasi citra tanaman yang tumpang tindih.</w:t>
            </w:r>
          </w:p>
        </w:tc>
      </w:tr>
      <w:tr w:rsidR="00A46505" w:rsidRPr="00271C48" w14:paraId="5403772D" w14:textId="77777777" w:rsidTr="00292DDD">
        <w:tc>
          <w:tcPr>
            <w:tcW w:w="1696" w:type="dxa"/>
          </w:tcPr>
          <w:p w14:paraId="25B5BDA5" w14:textId="77777777" w:rsidR="00A46505" w:rsidRPr="00271C48" w:rsidRDefault="00A46505" w:rsidP="00542A97">
            <w:r w:rsidRPr="00271C48">
              <w:t xml:space="preserve">Gap </w:t>
            </w:r>
            <w:proofErr w:type="gramStart"/>
            <w:r w:rsidRPr="00271C48">
              <w:t>( Objek</w:t>
            </w:r>
            <w:proofErr w:type="gramEnd"/>
            <w:r w:rsidRPr="00271C48">
              <w:t xml:space="preserve"> )</w:t>
            </w:r>
          </w:p>
        </w:tc>
        <w:tc>
          <w:tcPr>
            <w:tcW w:w="7654" w:type="dxa"/>
          </w:tcPr>
          <w:p w14:paraId="483929C0" w14:textId="77777777" w:rsidR="00A46505" w:rsidRPr="00271C48" w:rsidRDefault="00A46505" w:rsidP="00542A97">
            <w:r w:rsidRPr="00271C48">
              <w:t>Pendeteksian penyakit hanya dilihat dari citra daun yang mana membatasi kemungkinan seperti pendeteksian penyakit pada akar, batang, bunga dan buah.</w:t>
            </w:r>
          </w:p>
        </w:tc>
      </w:tr>
    </w:tbl>
    <w:p w14:paraId="23FFDDAE" w14:textId="77777777" w:rsidR="00A46505" w:rsidRPr="00271C48" w:rsidRDefault="00A46505" w:rsidP="00542A97"/>
    <w:p w14:paraId="29E81801" w14:textId="77777777" w:rsidR="00A46505" w:rsidRPr="00271C48" w:rsidRDefault="00A46505" w:rsidP="00542A97">
      <w:r w:rsidRPr="00271C48">
        <w:t>Referensi 3</w:t>
      </w:r>
    </w:p>
    <w:tbl>
      <w:tblPr>
        <w:tblStyle w:val="TableGrid"/>
        <w:tblW w:w="0" w:type="auto"/>
        <w:tblLook w:val="04A0" w:firstRow="1" w:lastRow="0" w:firstColumn="1" w:lastColumn="0" w:noHBand="0" w:noVBand="1"/>
      </w:tblPr>
      <w:tblGrid>
        <w:gridCol w:w="1638"/>
        <w:gridCol w:w="6289"/>
      </w:tblGrid>
      <w:tr w:rsidR="00A46505" w:rsidRPr="00271C48" w14:paraId="101DD08C" w14:textId="77777777" w:rsidTr="00292DDD">
        <w:tc>
          <w:tcPr>
            <w:tcW w:w="1696" w:type="dxa"/>
          </w:tcPr>
          <w:p w14:paraId="47EDB641" w14:textId="77777777" w:rsidR="00A46505" w:rsidRPr="00271C48" w:rsidRDefault="00A46505" w:rsidP="00542A97">
            <w:r w:rsidRPr="00271C48">
              <w:t>Ref No</w:t>
            </w:r>
          </w:p>
        </w:tc>
        <w:tc>
          <w:tcPr>
            <w:tcW w:w="7654" w:type="dxa"/>
          </w:tcPr>
          <w:p w14:paraId="0575B7EE" w14:textId="36166453" w:rsidR="00A46505" w:rsidRPr="00271C48" w:rsidRDefault="00A46505" w:rsidP="00542A97">
            <w:r w:rsidRPr="00271C48">
              <w:fldChar w:fldCharType="begin" w:fldLock="1"/>
            </w:r>
            <w:r w:rsidR="008619BC">
              <w:instrText>ADDIN CSL_CITATION {"citationItems":[{"id":"ITEM-1","itemData":{"DOI":"10.1016/j.compag.2019.105093","ISSN":"0168-1699","author":[{"dropping-particle":"","family":"Picon","given":"Artzai","non-dropping-particle":"","parse-names":false,"suffix":""},{"dropping-particle":"","family":"Seitz","given":"Maximiliam","non-dropping-particle":"","parse-names":false,"suffix":""},{"dropping-particle":"","family":"Alvarez-gila","given":"Aitor","non-dropping-particle":"","parse-names":false,"suffix":""},{"dropping-particle":"","family":"Mohnke","given":"Patrick","non-dropping-particle":"","parse-names":false,"suffix":""},{"dropping-particle":"","family":"Ortiz-barredo","given":"Amaia","non-dropping-particle":"","parse-names":false,"suffix":""},{"dropping-particle":"","family":"Echazarra","given":"Jone","non-dropping-particle":"","parse-names":false,"suffix":""}],"container-title":"Computers and Electronics in Agriculture","id":"ITEM-1","issue":"September","issued":{"date-parts":[["2019"]]},"page":"105093","publisher":"Elsevier","title":"Crop conditional Convolutional Neural Networks for massive multi-crop plant disease classi fi cation over cell phone acquired images taken on real fi eld conditions","type":"article-journal"},"uris":["http://www.mendeley.com/documents/?uuid=ef95b513-81e0-4c96-946e-3c04172fdad9"]}],"mendeley":{"formattedCitation":"[3]","plainTextFormattedCitation":"[3]","previouslyFormattedCitation":"[3]"},"properties":{"noteIndex":0},"schema":"https://github.com/citation-style-language/schema/raw/master/csl-citation.json"}</w:instrText>
            </w:r>
            <w:r w:rsidRPr="00271C48">
              <w:fldChar w:fldCharType="separate"/>
            </w:r>
            <w:r w:rsidRPr="00271C48">
              <w:rPr>
                <w:noProof/>
              </w:rPr>
              <w:t>[3]</w:t>
            </w:r>
            <w:r w:rsidRPr="00271C48">
              <w:fldChar w:fldCharType="end"/>
            </w:r>
          </w:p>
        </w:tc>
      </w:tr>
      <w:tr w:rsidR="00A46505" w:rsidRPr="00271C48" w14:paraId="14AAE195" w14:textId="77777777" w:rsidTr="00292DDD">
        <w:tc>
          <w:tcPr>
            <w:tcW w:w="1696" w:type="dxa"/>
          </w:tcPr>
          <w:p w14:paraId="62D64F58" w14:textId="77777777" w:rsidR="00A46505" w:rsidRPr="00271C48" w:rsidRDefault="00A46505" w:rsidP="00542A97">
            <w:r w:rsidRPr="00271C48">
              <w:t>Karakteristik Data</w:t>
            </w:r>
          </w:p>
        </w:tc>
        <w:tc>
          <w:tcPr>
            <w:tcW w:w="7654" w:type="dxa"/>
          </w:tcPr>
          <w:p w14:paraId="52AEBD8E" w14:textId="77777777" w:rsidR="00A46505" w:rsidRPr="00271C48" w:rsidRDefault="00A46505" w:rsidP="00542A97">
            <w:r w:rsidRPr="00271C48">
              <w:t xml:space="preserve">Dataset yang berisikan 50.000 gambar dari 14 jenis tanaman dengan 26 jenis penyakit yang berbeda. </w:t>
            </w:r>
          </w:p>
        </w:tc>
      </w:tr>
      <w:tr w:rsidR="00A46505" w:rsidRPr="00271C48" w14:paraId="1A9C2689" w14:textId="77777777" w:rsidTr="00292DDD">
        <w:tc>
          <w:tcPr>
            <w:tcW w:w="1696" w:type="dxa"/>
          </w:tcPr>
          <w:p w14:paraId="7A9CC14E" w14:textId="77777777" w:rsidR="00A46505" w:rsidRPr="00271C48" w:rsidRDefault="00A46505" w:rsidP="00542A97">
            <w:r w:rsidRPr="00271C48">
              <w:lastRenderedPageBreak/>
              <w:t>Variable yang ditinjau</w:t>
            </w:r>
          </w:p>
        </w:tc>
        <w:tc>
          <w:tcPr>
            <w:tcW w:w="7654" w:type="dxa"/>
          </w:tcPr>
          <w:p w14:paraId="6AB0C5AB" w14:textId="77777777" w:rsidR="00A46505" w:rsidRPr="00271C48" w:rsidRDefault="00A46505" w:rsidP="00542A97">
            <w:r w:rsidRPr="00271C48">
              <w:t>Nilai intensitas RGB citra daun, citra batang tumbuhan non-kambium, citra benih, nama penyakit, pengertian penyakit dan faktor penyebab munculnya penyakit tanaman.</w:t>
            </w:r>
          </w:p>
        </w:tc>
      </w:tr>
      <w:tr w:rsidR="00A46505" w:rsidRPr="00271C48" w14:paraId="123EED1A" w14:textId="77777777" w:rsidTr="00292DDD">
        <w:tc>
          <w:tcPr>
            <w:tcW w:w="1696" w:type="dxa"/>
          </w:tcPr>
          <w:p w14:paraId="737F2172" w14:textId="77777777" w:rsidR="00A46505" w:rsidRPr="00271C48" w:rsidRDefault="00A46505" w:rsidP="00542A97">
            <w:r w:rsidRPr="00271C48">
              <w:t>Metode</w:t>
            </w:r>
          </w:p>
        </w:tc>
        <w:tc>
          <w:tcPr>
            <w:tcW w:w="7654" w:type="dxa"/>
          </w:tcPr>
          <w:p w14:paraId="6F32FDC9" w14:textId="77777777" w:rsidR="00A46505" w:rsidRPr="00271C48" w:rsidRDefault="00A46505" w:rsidP="00542A97">
            <w:r w:rsidRPr="00271C48">
              <w:t>Convolutional Neural Network</w:t>
            </w:r>
          </w:p>
        </w:tc>
      </w:tr>
      <w:tr w:rsidR="00A46505" w:rsidRPr="00271C48" w14:paraId="1CC7291B" w14:textId="77777777" w:rsidTr="00292DDD">
        <w:tc>
          <w:tcPr>
            <w:tcW w:w="1696" w:type="dxa"/>
          </w:tcPr>
          <w:p w14:paraId="131AB346" w14:textId="77777777" w:rsidR="00A46505" w:rsidRPr="00271C48" w:rsidRDefault="00A46505" w:rsidP="00542A97">
            <w:r w:rsidRPr="00271C48">
              <w:t>Kelebihan</w:t>
            </w:r>
          </w:p>
        </w:tc>
        <w:tc>
          <w:tcPr>
            <w:tcW w:w="7654" w:type="dxa"/>
          </w:tcPr>
          <w:p w14:paraId="025C3A15" w14:textId="77777777" w:rsidR="00A46505" w:rsidRPr="00271C48" w:rsidRDefault="00A46505" w:rsidP="00542A97">
            <w:pPr>
              <w:pStyle w:val="ListParagraph"/>
              <w:numPr>
                <w:ilvl w:val="0"/>
                <w:numId w:val="32"/>
              </w:numPr>
              <w:spacing w:after="0" w:line="360" w:lineRule="auto"/>
              <w:rPr>
                <w:rFonts w:ascii="Times New Roman" w:hAnsi="Times New Roman" w:cs="Times New Roman"/>
                <w:sz w:val="24"/>
                <w:szCs w:val="24"/>
              </w:rPr>
            </w:pPr>
            <w:r w:rsidRPr="00271C48">
              <w:rPr>
                <w:rFonts w:ascii="Times New Roman" w:hAnsi="Times New Roman" w:cs="Times New Roman"/>
                <w:sz w:val="24"/>
                <w:szCs w:val="24"/>
              </w:rPr>
              <w:t>Gambar yang digunakan sangatlah banyak dan juga pengambilan gambar dilakukan menggunakan ponsel yang berarti dapat dilakukan dimanapun dan kapanpun.</w:t>
            </w:r>
          </w:p>
          <w:p w14:paraId="272CED34" w14:textId="77777777" w:rsidR="00A46505" w:rsidRPr="00271C48" w:rsidRDefault="00A46505" w:rsidP="00542A97">
            <w:pPr>
              <w:pStyle w:val="ListParagraph"/>
              <w:numPr>
                <w:ilvl w:val="0"/>
                <w:numId w:val="32"/>
              </w:numPr>
              <w:spacing w:after="0" w:line="360" w:lineRule="auto"/>
              <w:rPr>
                <w:rStyle w:val="jlqj4b"/>
                <w:rFonts w:ascii="Times New Roman" w:hAnsi="Times New Roman" w:cs="Times New Roman"/>
                <w:sz w:val="24"/>
                <w:szCs w:val="24"/>
              </w:rPr>
            </w:pPr>
            <w:r w:rsidRPr="00271C48">
              <w:rPr>
                <w:rStyle w:val="jlqj4b"/>
                <w:rFonts w:ascii="Times New Roman" w:hAnsi="Times New Roman" w:cs="Times New Roman"/>
                <w:sz w:val="24"/>
                <w:szCs w:val="24"/>
                <w:lang w:val="id-ID"/>
              </w:rPr>
              <w:t>Dataset berisi tujuh belas stadium penyakit yang terdistribusi hampir merata</w:t>
            </w:r>
            <w:r w:rsidRPr="00271C48">
              <w:rPr>
                <w:rStyle w:val="jlqj4b"/>
                <w:rFonts w:ascii="Times New Roman" w:hAnsi="Times New Roman" w:cs="Times New Roman"/>
                <w:sz w:val="24"/>
                <w:szCs w:val="24"/>
              </w:rPr>
              <w:t>.</w:t>
            </w:r>
            <w:r w:rsidRPr="00271C48">
              <w:rPr>
                <w:rStyle w:val="jlqj4b"/>
                <w:rFonts w:ascii="Times New Roman" w:hAnsi="Times New Roman" w:cs="Times New Roman"/>
                <w:sz w:val="24"/>
                <w:szCs w:val="24"/>
                <w:lang w:val="id-ID"/>
              </w:rPr>
              <w:t xml:space="preserve"> </w:t>
            </w:r>
          </w:p>
          <w:p w14:paraId="0194B8DE" w14:textId="77777777" w:rsidR="00A46505" w:rsidRPr="00271C48" w:rsidRDefault="00A46505" w:rsidP="00542A97">
            <w:pPr>
              <w:pStyle w:val="ListParagraph"/>
              <w:numPr>
                <w:ilvl w:val="0"/>
                <w:numId w:val="32"/>
              </w:numPr>
              <w:spacing w:after="0" w:line="360" w:lineRule="auto"/>
              <w:rPr>
                <w:rFonts w:ascii="Times New Roman" w:hAnsi="Times New Roman" w:cs="Times New Roman"/>
                <w:sz w:val="24"/>
                <w:szCs w:val="24"/>
              </w:rPr>
            </w:pPr>
            <w:r w:rsidRPr="00271C48">
              <w:rPr>
                <w:rFonts w:ascii="Times New Roman" w:hAnsi="Times New Roman" w:cs="Times New Roman"/>
                <w:sz w:val="24"/>
                <w:szCs w:val="24"/>
              </w:rPr>
              <w:t>Dapat mendeteksi lebih dari satu penyakit pada satu gambar.</w:t>
            </w:r>
          </w:p>
          <w:p w14:paraId="4184C004" w14:textId="77777777" w:rsidR="00A46505" w:rsidRPr="00271C48" w:rsidRDefault="00A46505" w:rsidP="00542A97">
            <w:pPr>
              <w:pStyle w:val="ListParagraph"/>
              <w:numPr>
                <w:ilvl w:val="0"/>
                <w:numId w:val="32"/>
              </w:numPr>
              <w:spacing w:after="0" w:line="360" w:lineRule="auto"/>
              <w:rPr>
                <w:rFonts w:ascii="Times New Roman" w:hAnsi="Times New Roman" w:cs="Times New Roman"/>
                <w:sz w:val="24"/>
                <w:szCs w:val="24"/>
              </w:rPr>
            </w:pPr>
            <w:r w:rsidRPr="00271C48">
              <w:rPr>
                <w:rFonts w:ascii="Times New Roman" w:hAnsi="Times New Roman" w:cs="Times New Roman"/>
                <w:sz w:val="24"/>
                <w:szCs w:val="24"/>
              </w:rPr>
              <w:t>Dapat mendeteksi penyakit pada berbagai bagian tumbuhan seperti daun, benih tumbuhan (seperti beras) dan batang tumbuhan non-kambium.</w:t>
            </w:r>
          </w:p>
        </w:tc>
      </w:tr>
      <w:tr w:rsidR="00A46505" w:rsidRPr="00271C48" w14:paraId="4EA1E0C4" w14:textId="77777777" w:rsidTr="00292DDD">
        <w:tc>
          <w:tcPr>
            <w:tcW w:w="1696" w:type="dxa"/>
          </w:tcPr>
          <w:p w14:paraId="1F80B2F9" w14:textId="77777777" w:rsidR="00A46505" w:rsidRPr="00271C48" w:rsidRDefault="00A46505" w:rsidP="00542A97">
            <w:r w:rsidRPr="00271C48">
              <w:t>Kelemahan</w:t>
            </w:r>
          </w:p>
        </w:tc>
        <w:tc>
          <w:tcPr>
            <w:tcW w:w="7654" w:type="dxa"/>
          </w:tcPr>
          <w:p w14:paraId="275EBCD8" w14:textId="77777777" w:rsidR="00A46505" w:rsidRPr="00271C48" w:rsidRDefault="00A46505" w:rsidP="00542A97">
            <w:pPr>
              <w:pStyle w:val="ListParagraph"/>
              <w:numPr>
                <w:ilvl w:val="0"/>
                <w:numId w:val="33"/>
              </w:numPr>
              <w:spacing w:after="0" w:line="360" w:lineRule="auto"/>
              <w:rPr>
                <w:rStyle w:val="jlqj4b"/>
                <w:rFonts w:ascii="Times New Roman" w:hAnsi="Times New Roman" w:cs="Times New Roman"/>
                <w:sz w:val="24"/>
                <w:szCs w:val="24"/>
              </w:rPr>
            </w:pPr>
            <w:r w:rsidRPr="00271C48">
              <w:rPr>
                <w:rStyle w:val="jlqj4b"/>
                <w:rFonts w:ascii="Times New Roman" w:hAnsi="Times New Roman" w:cs="Times New Roman"/>
                <w:sz w:val="24"/>
                <w:szCs w:val="24"/>
              </w:rPr>
              <w:t>Penyakit yang dapat terdeteksi hanya terbatas pada</w:t>
            </w:r>
            <w:r w:rsidRPr="00271C48">
              <w:rPr>
                <w:rStyle w:val="jlqj4b"/>
                <w:rFonts w:ascii="Times New Roman" w:hAnsi="Times New Roman" w:cs="Times New Roman"/>
                <w:sz w:val="24"/>
                <w:szCs w:val="24"/>
                <w:lang w:val="id-ID"/>
              </w:rPr>
              <w:t xml:space="preserve"> lima tanaman (gandum, barley, jagung, beras dan </w:t>
            </w:r>
            <w:r w:rsidRPr="00271C48">
              <w:rPr>
                <w:rStyle w:val="jlqj4b"/>
                <w:rFonts w:ascii="Times New Roman" w:hAnsi="Times New Roman" w:cs="Times New Roman"/>
                <w:sz w:val="24"/>
                <w:szCs w:val="24"/>
              </w:rPr>
              <w:t>rape-seed</w:t>
            </w:r>
            <w:r w:rsidRPr="00271C48">
              <w:rPr>
                <w:rStyle w:val="jlqj4b"/>
                <w:rFonts w:ascii="Times New Roman" w:hAnsi="Times New Roman" w:cs="Times New Roman"/>
                <w:sz w:val="24"/>
                <w:szCs w:val="24"/>
                <w:lang w:val="id-ID"/>
              </w:rPr>
              <w:t>).</w:t>
            </w:r>
          </w:p>
          <w:p w14:paraId="787F81C2" w14:textId="77777777" w:rsidR="00A46505" w:rsidRPr="00271C48" w:rsidRDefault="00A46505" w:rsidP="00542A97">
            <w:pPr>
              <w:pStyle w:val="ListParagraph"/>
              <w:numPr>
                <w:ilvl w:val="0"/>
                <w:numId w:val="33"/>
              </w:numPr>
              <w:spacing w:after="0" w:line="360" w:lineRule="auto"/>
              <w:rPr>
                <w:rFonts w:ascii="Times New Roman" w:hAnsi="Times New Roman" w:cs="Times New Roman"/>
                <w:sz w:val="24"/>
                <w:szCs w:val="24"/>
              </w:rPr>
            </w:pPr>
            <w:r w:rsidRPr="00271C48">
              <w:rPr>
                <w:rFonts w:ascii="Times New Roman" w:hAnsi="Times New Roman" w:cs="Times New Roman"/>
                <w:sz w:val="24"/>
                <w:szCs w:val="24"/>
              </w:rPr>
              <w:t>Belum bisa mengatasi citra tanaman yang tumpang tindih.</w:t>
            </w:r>
          </w:p>
        </w:tc>
      </w:tr>
      <w:tr w:rsidR="00A46505" w:rsidRPr="00271C48" w14:paraId="06AE81A7" w14:textId="77777777" w:rsidTr="00292DDD">
        <w:tc>
          <w:tcPr>
            <w:tcW w:w="1696" w:type="dxa"/>
          </w:tcPr>
          <w:p w14:paraId="3338B19F" w14:textId="77777777" w:rsidR="00A46505" w:rsidRPr="00271C48" w:rsidRDefault="00A46505" w:rsidP="00542A97">
            <w:r w:rsidRPr="00271C48">
              <w:t xml:space="preserve">Gap </w:t>
            </w:r>
            <w:proofErr w:type="gramStart"/>
            <w:r w:rsidRPr="00271C48">
              <w:t>( Objek</w:t>
            </w:r>
            <w:proofErr w:type="gramEnd"/>
            <w:r w:rsidRPr="00271C48">
              <w:t xml:space="preserve"> )</w:t>
            </w:r>
          </w:p>
        </w:tc>
        <w:tc>
          <w:tcPr>
            <w:tcW w:w="7654" w:type="dxa"/>
          </w:tcPr>
          <w:p w14:paraId="2102E240" w14:textId="77777777" w:rsidR="00A46505" w:rsidRPr="00271C48" w:rsidRDefault="00A46505" w:rsidP="00542A97">
            <w:r w:rsidRPr="00271C48">
              <w:t>Belum bisa melakukan pendeteksian untuk penyakit yang terdapat pada batang tumbuhan berkambium, buah dan bunga.</w:t>
            </w:r>
          </w:p>
        </w:tc>
      </w:tr>
    </w:tbl>
    <w:p w14:paraId="6FB09352" w14:textId="77777777" w:rsidR="00A46505" w:rsidRPr="00271C48" w:rsidRDefault="00A46505" w:rsidP="00542A97"/>
    <w:p w14:paraId="64109EB5" w14:textId="77777777" w:rsidR="00A46505" w:rsidRPr="00271C48" w:rsidRDefault="00A46505" w:rsidP="00542A97">
      <w:r w:rsidRPr="00271C48">
        <w:t>Referensi 4</w:t>
      </w:r>
    </w:p>
    <w:tbl>
      <w:tblPr>
        <w:tblStyle w:val="TableGrid"/>
        <w:tblW w:w="0" w:type="auto"/>
        <w:tblLook w:val="04A0" w:firstRow="1" w:lastRow="0" w:firstColumn="1" w:lastColumn="0" w:noHBand="0" w:noVBand="1"/>
      </w:tblPr>
      <w:tblGrid>
        <w:gridCol w:w="1638"/>
        <w:gridCol w:w="6289"/>
      </w:tblGrid>
      <w:tr w:rsidR="00A46505" w:rsidRPr="00271C48" w14:paraId="67AB1920" w14:textId="77777777" w:rsidTr="00292DDD">
        <w:tc>
          <w:tcPr>
            <w:tcW w:w="1696" w:type="dxa"/>
          </w:tcPr>
          <w:p w14:paraId="6CA57193" w14:textId="77777777" w:rsidR="00A46505" w:rsidRPr="00271C48" w:rsidRDefault="00A46505" w:rsidP="00542A97">
            <w:r w:rsidRPr="00271C48">
              <w:t>Ref No</w:t>
            </w:r>
          </w:p>
        </w:tc>
        <w:tc>
          <w:tcPr>
            <w:tcW w:w="7654" w:type="dxa"/>
          </w:tcPr>
          <w:p w14:paraId="2202FCDB" w14:textId="6D3EC663" w:rsidR="00A46505" w:rsidRPr="00271C48" w:rsidRDefault="008619BC" w:rsidP="00542A97">
            <w:r>
              <w:fldChar w:fldCharType="begin" w:fldLock="1"/>
            </w:r>
            <w:r>
              <w:instrText>ADDIN CSL_CITATION {"citationItems":[{"id":"ITEM-1","itemData":{"DOI":"10.1016/j.compag.2018.01.009","ISSN":"0168-1699","author":[{"dropping-particle":"","family":"Ferentinos","given":"Konstantinos P","non-dropping-particle":"","parse-names":false,"suffix":""}],"container-title":"Computers and Electronics in Agriculture","id":"ITEM-1","issue":"September 2017","issued":{"date-parts":[["2018"]]},"page":"311-318","publisher":"Elsevier","title":"Deep learning models for plant disease detection and diagnosis","type":"article-journal","volume":"145"},"uris":["http://www.mendeley.com/documents/?uuid=aec5fc86-cfa0-443d-811e-f585c56d87d0"]}],"mendeley":{"formattedCitation":"[4]","plainTextFormattedCitation":"[4]"},"properties":{"noteIndex":0},"schema":"https://github.com/citation-style-language/schema/raw/master/csl-citation.json"}</w:instrText>
            </w:r>
            <w:r>
              <w:fldChar w:fldCharType="separate"/>
            </w:r>
            <w:r w:rsidRPr="008619BC">
              <w:rPr>
                <w:noProof/>
              </w:rPr>
              <w:t>[4]</w:t>
            </w:r>
            <w:r>
              <w:fldChar w:fldCharType="end"/>
            </w:r>
          </w:p>
        </w:tc>
      </w:tr>
      <w:tr w:rsidR="00A46505" w:rsidRPr="00271C48" w14:paraId="5C706EAC" w14:textId="77777777" w:rsidTr="00292DDD">
        <w:tc>
          <w:tcPr>
            <w:tcW w:w="1696" w:type="dxa"/>
          </w:tcPr>
          <w:p w14:paraId="29EFC9FA" w14:textId="77777777" w:rsidR="00A46505" w:rsidRPr="00271C48" w:rsidRDefault="00A46505" w:rsidP="00542A97">
            <w:r w:rsidRPr="00271C48">
              <w:t>Karakteristik Data</w:t>
            </w:r>
          </w:p>
        </w:tc>
        <w:tc>
          <w:tcPr>
            <w:tcW w:w="7654" w:type="dxa"/>
          </w:tcPr>
          <w:p w14:paraId="6F243E21" w14:textId="1913573B" w:rsidR="00A46505" w:rsidRPr="00271C48" w:rsidRDefault="00271C48" w:rsidP="00542A97">
            <w:r w:rsidRPr="00271C48">
              <w:t>Dataset yang berisikan 87,848 citra tumbuhan Gandum, jagung, rapeseed, jelai dan beras, nama penyakit, pengertian penyakit dan faktor penyebab munculnya penyakit tanaman. (citra meliputi daun, batang dan benih)</w:t>
            </w:r>
          </w:p>
        </w:tc>
      </w:tr>
      <w:tr w:rsidR="00A46505" w:rsidRPr="00271C48" w14:paraId="3BCD12CE" w14:textId="77777777" w:rsidTr="00292DDD">
        <w:tc>
          <w:tcPr>
            <w:tcW w:w="1696" w:type="dxa"/>
          </w:tcPr>
          <w:p w14:paraId="6052B1E5" w14:textId="77777777" w:rsidR="00A46505" w:rsidRPr="00271C48" w:rsidRDefault="00A46505" w:rsidP="00542A97">
            <w:r w:rsidRPr="00271C48">
              <w:t>Variable yang ditinjau</w:t>
            </w:r>
          </w:p>
        </w:tc>
        <w:tc>
          <w:tcPr>
            <w:tcW w:w="7654" w:type="dxa"/>
          </w:tcPr>
          <w:p w14:paraId="5F7F903B" w14:textId="4C736701" w:rsidR="00A46505" w:rsidRPr="00271C48" w:rsidRDefault="00271C48" w:rsidP="00542A97">
            <w:r w:rsidRPr="00271C48">
              <w:t>Nilai intensitas RGB citra daun, citra batang tumbuhan non-kambium, citra benih, nama penyakit, pengertian penyakit dan faktor penyebab munculnya penyakit tanaman.</w:t>
            </w:r>
          </w:p>
        </w:tc>
      </w:tr>
      <w:tr w:rsidR="00A46505" w:rsidRPr="00271C48" w14:paraId="02A0416B" w14:textId="77777777" w:rsidTr="00292DDD">
        <w:tc>
          <w:tcPr>
            <w:tcW w:w="1696" w:type="dxa"/>
          </w:tcPr>
          <w:p w14:paraId="45574DD7" w14:textId="77777777" w:rsidR="00A46505" w:rsidRPr="00271C48" w:rsidRDefault="00A46505" w:rsidP="00542A97">
            <w:r w:rsidRPr="00271C48">
              <w:t>Metode</w:t>
            </w:r>
          </w:p>
        </w:tc>
        <w:tc>
          <w:tcPr>
            <w:tcW w:w="7654" w:type="dxa"/>
          </w:tcPr>
          <w:p w14:paraId="41520540" w14:textId="77777777" w:rsidR="00A46505" w:rsidRPr="00271C48" w:rsidRDefault="00A46505" w:rsidP="00542A97">
            <w:r w:rsidRPr="00271C48">
              <w:t>Convolutional Neural Network</w:t>
            </w:r>
          </w:p>
        </w:tc>
      </w:tr>
      <w:tr w:rsidR="00A46505" w:rsidRPr="00271C48" w14:paraId="0636C33B" w14:textId="77777777" w:rsidTr="00292DDD">
        <w:tc>
          <w:tcPr>
            <w:tcW w:w="1696" w:type="dxa"/>
          </w:tcPr>
          <w:p w14:paraId="58FA5F31" w14:textId="77777777" w:rsidR="00A46505" w:rsidRPr="00271C48" w:rsidRDefault="00A46505" w:rsidP="00542A97">
            <w:r w:rsidRPr="00271C48">
              <w:lastRenderedPageBreak/>
              <w:t>Kelebihan</w:t>
            </w:r>
          </w:p>
        </w:tc>
        <w:tc>
          <w:tcPr>
            <w:tcW w:w="7654" w:type="dxa"/>
          </w:tcPr>
          <w:p w14:paraId="1822B2EC" w14:textId="0EC89E51" w:rsidR="00A46505" w:rsidRPr="00271C48" w:rsidRDefault="00271C48" w:rsidP="00542A97">
            <w:pPr>
              <w:pStyle w:val="ListParagraph"/>
              <w:numPr>
                <w:ilvl w:val="0"/>
                <w:numId w:val="32"/>
              </w:numPr>
              <w:spacing w:after="0" w:line="360" w:lineRule="auto"/>
              <w:rPr>
                <w:rFonts w:ascii="Times New Roman" w:hAnsi="Times New Roman" w:cs="Times New Roman"/>
                <w:sz w:val="24"/>
                <w:szCs w:val="24"/>
              </w:rPr>
            </w:pPr>
            <w:r w:rsidRPr="00271C48">
              <w:rPr>
                <w:rFonts w:ascii="Times New Roman" w:hAnsi="Times New Roman" w:cs="Times New Roman"/>
                <w:sz w:val="24"/>
                <w:szCs w:val="24"/>
              </w:rPr>
              <w:t xml:space="preserve">Penelitian ini berhasil membuahkan sistem yang dapat mendeteksi penyakit pada tumbuhan, disini pendeteksian tidak terpaku hanya pada daun, tapi juga dapat dilakukan pada bagian tumbuhan lain seeperti batang dan biji bijian. Penelitian ini berhasil menghapus classifier error sebesar 71%, </w:t>
            </w:r>
            <w:r w:rsidRPr="00271C48">
              <w:rPr>
                <w:rStyle w:val="jlqj4b"/>
                <w:rFonts w:ascii="Times New Roman" w:eastAsiaTheme="majorEastAsia" w:hAnsi="Times New Roman" w:cs="Times New Roman"/>
                <w:sz w:val="24"/>
                <w:szCs w:val="24"/>
                <w:lang w:val="id-ID"/>
              </w:rPr>
              <w:t>Ini menunjukkan bahwa metadata tambahan dapat dengan mudah dimasukkan ke dalam</w:t>
            </w:r>
            <w:r w:rsidRPr="00271C48">
              <w:rPr>
                <w:rStyle w:val="jlqj4b"/>
                <w:rFonts w:ascii="Times New Roman" w:eastAsiaTheme="majorEastAsia" w:hAnsi="Times New Roman" w:cs="Times New Roman"/>
                <w:sz w:val="24"/>
                <w:szCs w:val="24"/>
              </w:rPr>
              <w:t xml:space="preserve"> deep learning model untuk meningkatkan kinerja.</w:t>
            </w:r>
          </w:p>
        </w:tc>
      </w:tr>
      <w:tr w:rsidR="00A46505" w:rsidRPr="00271C48" w14:paraId="6DE89959" w14:textId="77777777" w:rsidTr="00292DDD">
        <w:tc>
          <w:tcPr>
            <w:tcW w:w="1696" w:type="dxa"/>
          </w:tcPr>
          <w:p w14:paraId="7DEC6A73" w14:textId="77777777" w:rsidR="00A46505" w:rsidRPr="00271C48" w:rsidRDefault="00A46505" w:rsidP="00542A97">
            <w:r w:rsidRPr="00271C48">
              <w:t>Kelemahan</w:t>
            </w:r>
          </w:p>
        </w:tc>
        <w:tc>
          <w:tcPr>
            <w:tcW w:w="7654" w:type="dxa"/>
          </w:tcPr>
          <w:p w14:paraId="71BCAA92" w14:textId="0B85D2E1" w:rsidR="00A46505" w:rsidRPr="00271C48" w:rsidRDefault="00271C48" w:rsidP="00542A97">
            <w:pPr>
              <w:pStyle w:val="ListParagraph"/>
              <w:numPr>
                <w:ilvl w:val="0"/>
                <w:numId w:val="33"/>
              </w:numPr>
              <w:spacing w:after="0" w:line="360" w:lineRule="auto"/>
              <w:rPr>
                <w:rFonts w:ascii="Times New Roman" w:hAnsi="Times New Roman" w:cs="Times New Roman"/>
                <w:sz w:val="24"/>
                <w:szCs w:val="24"/>
              </w:rPr>
            </w:pPr>
            <w:r>
              <w:rPr>
                <w:rFonts w:ascii="Times New Roman" w:hAnsi="Times New Roman" w:cs="Times New Roman"/>
                <w:sz w:val="24"/>
                <w:szCs w:val="24"/>
              </w:rPr>
              <w:t>Hasil penelitian masih belum bisa mengatasi bayangan pada citra.</w:t>
            </w:r>
          </w:p>
        </w:tc>
      </w:tr>
      <w:tr w:rsidR="00A46505" w:rsidRPr="00271C48" w14:paraId="6A4ACACE" w14:textId="77777777" w:rsidTr="00292DDD">
        <w:tc>
          <w:tcPr>
            <w:tcW w:w="1696" w:type="dxa"/>
          </w:tcPr>
          <w:p w14:paraId="0F4FE458" w14:textId="5AF43D82" w:rsidR="00A46505" w:rsidRPr="00271C48" w:rsidRDefault="00A46505" w:rsidP="00542A97">
            <w:r w:rsidRPr="00271C48">
              <w:t>Gap (</w:t>
            </w:r>
            <w:r w:rsidR="00271C48">
              <w:t>Metode</w:t>
            </w:r>
            <w:r w:rsidRPr="00271C48">
              <w:t>)</w:t>
            </w:r>
          </w:p>
        </w:tc>
        <w:tc>
          <w:tcPr>
            <w:tcW w:w="7654" w:type="dxa"/>
          </w:tcPr>
          <w:p w14:paraId="06F7C4EF" w14:textId="3FCDB8C5" w:rsidR="00A46505" w:rsidRPr="00271C48" w:rsidRDefault="00271C48" w:rsidP="00542A97">
            <w:r>
              <w:t xml:space="preserve">Metode praproses kurang cocok karena belum bisa memproses bayangan. </w:t>
            </w:r>
          </w:p>
        </w:tc>
      </w:tr>
    </w:tbl>
    <w:p w14:paraId="525333B3" w14:textId="77777777" w:rsidR="00A46505" w:rsidRPr="00271C48" w:rsidRDefault="00A46505" w:rsidP="00542A97"/>
    <w:p w14:paraId="5CF34553" w14:textId="77777777" w:rsidR="00A46505" w:rsidRPr="00271C48" w:rsidRDefault="00A46505" w:rsidP="00542A97">
      <w:r w:rsidRPr="00271C48">
        <w:t>Referensi 5</w:t>
      </w:r>
    </w:p>
    <w:tbl>
      <w:tblPr>
        <w:tblStyle w:val="TableGrid"/>
        <w:tblW w:w="0" w:type="auto"/>
        <w:tblLook w:val="04A0" w:firstRow="1" w:lastRow="0" w:firstColumn="1" w:lastColumn="0" w:noHBand="0" w:noVBand="1"/>
      </w:tblPr>
      <w:tblGrid>
        <w:gridCol w:w="1636"/>
        <w:gridCol w:w="6291"/>
      </w:tblGrid>
      <w:tr w:rsidR="00A46505" w:rsidRPr="00271C48" w14:paraId="4FE1AE54" w14:textId="77777777" w:rsidTr="00292DDD">
        <w:tc>
          <w:tcPr>
            <w:tcW w:w="1696" w:type="dxa"/>
          </w:tcPr>
          <w:p w14:paraId="7BB75F2F" w14:textId="77777777" w:rsidR="00A46505" w:rsidRPr="00271C48" w:rsidRDefault="00A46505" w:rsidP="00542A97">
            <w:r w:rsidRPr="00271C48">
              <w:t>Ref No</w:t>
            </w:r>
          </w:p>
        </w:tc>
        <w:tc>
          <w:tcPr>
            <w:tcW w:w="7654" w:type="dxa"/>
          </w:tcPr>
          <w:p w14:paraId="44CB8CB4" w14:textId="4B077447" w:rsidR="00A46505" w:rsidRPr="00271C48" w:rsidRDefault="008619BC" w:rsidP="00542A97">
            <w:r>
              <w:fldChar w:fldCharType="begin" w:fldLock="1"/>
            </w:r>
            <w:r>
              <w:instrText>ADDIN CSL_CITATION {"citationItems":[{"id":"ITEM-1","itemData":{"DOI":"10.1016/j.compag.2020.105220","ISSN":"0168-1699","author":[{"dropping-particle":"","family":"Lee","given":"Sue Han","non-dropping-particle":"","parse-names":false,"suffix":""},{"dropping-particle":"","family":"Goëau","given":"Hervé","non-dropping-particle":"","parse-names":false,"suffix":""},{"dropping-particle":"","family":"Bonnet","given":"Pierre","non-dropping-particle":"","parse-names":false,"suffix":""},{"dropping-particle":"","family":"Joly","given":"Alexis","non-dropping-particle":"","parse-names":false,"suffix":""}],"container-title":"Computers and Electronics in Agriculture","id":"ITEM-1","issue":"January 2019","issued":{"date-parts":[["2020"]]},"page":"105220","publisher":"Elsevier","title":"New perspectives on plant disease characterization based on deep learning","type":"article-journal","volume":"170"},"uris":["http://www.mendeley.com/documents/?uuid=15a9189e-3f4e-4699-bb13-cbd9c7b62c52"]}],"mendeley":{"formattedCitation":"[5]","plainTextFormattedCitation":"[5]","previouslyFormattedCitation":"[5]"},"properties":{"noteIndex":0},"schema":"https://github.com/citation-style-language/schema/raw/master/csl-citation.json"}</w:instrText>
            </w:r>
            <w:r>
              <w:fldChar w:fldCharType="separate"/>
            </w:r>
            <w:r w:rsidRPr="008619BC">
              <w:rPr>
                <w:noProof/>
              </w:rPr>
              <w:t>[5]</w:t>
            </w:r>
            <w:r>
              <w:fldChar w:fldCharType="end"/>
            </w:r>
          </w:p>
        </w:tc>
      </w:tr>
      <w:tr w:rsidR="00A46505" w:rsidRPr="00271C48" w14:paraId="4088FD52" w14:textId="77777777" w:rsidTr="00292DDD">
        <w:tc>
          <w:tcPr>
            <w:tcW w:w="1696" w:type="dxa"/>
          </w:tcPr>
          <w:p w14:paraId="1FE9BDA9" w14:textId="77777777" w:rsidR="00A46505" w:rsidRPr="00271C48" w:rsidRDefault="00A46505" w:rsidP="00542A97">
            <w:r w:rsidRPr="00271C48">
              <w:t>Karakteristik Data</w:t>
            </w:r>
          </w:p>
        </w:tc>
        <w:tc>
          <w:tcPr>
            <w:tcW w:w="7654" w:type="dxa"/>
          </w:tcPr>
          <w:p w14:paraId="651DBA82" w14:textId="18060222" w:rsidR="00A46505" w:rsidRPr="00271C48" w:rsidRDefault="00271C48" w:rsidP="00542A97">
            <w:r>
              <w:t>Dataset yang berisikan citra d</w:t>
            </w:r>
            <w:r w:rsidRPr="00271C48">
              <w:t xml:space="preserve">aun dari tumbuhan apel, pisang, blueberry, kubis, blewah, singkong, seledri, ceri, jagung, mentimun, terung, kundur, anggur, </w:t>
            </w:r>
            <w:proofErr w:type="gramStart"/>
            <w:r w:rsidRPr="00271C48">
              <w:t>bawang ,jeruk</w:t>
            </w:r>
            <w:proofErr w:type="gramEnd"/>
            <w:r w:rsidRPr="00271C48">
              <w:t>, persik, paprika, kentang, labu, raspberry, kedelai, labu siam, strawberry, tomat dan semangka</w:t>
            </w:r>
            <w:r>
              <w:t xml:space="preserve">, </w:t>
            </w:r>
            <w:r w:rsidR="00A35227">
              <w:t xml:space="preserve">data penyakit meliputi </w:t>
            </w:r>
            <w:r w:rsidR="00A35227" w:rsidRPr="00271C48">
              <w:t>nama penyakit, pengertian penyakit dan faktor penyebab munculnya penyakit</w:t>
            </w:r>
          </w:p>
        </w:tc>
      </w:tr>
      <w:tr w:rsidR="00A46505" w:rsidRPr="00271C48" w14:paraId="1FEB1328" w14:textId="77777777" w:rsidTr="00292DDD">
        <w:tc>
          <w:tcPr>
            <w:tcW w:w="1696" w:type="dxa"/>
          </w:tcPr>
          <w:p w14:paraId="626B0270" w14:textId="77777777" w:rsidR="00A46505" w:rsidRPr="00271C48" w:rsidRDefault="00A46505" w:rsidP="00542A97">
            <w:r w:rsidRPr="00271C48">
              <w:t>Variable yang ditinjau</w:t>
            </w:r>
          </w:p>
        </w:tc>
        <w:tc>
          <w:tcPr>
            <w:tcW w:w="7654" w:type="dxa"/>
          </w:tcPr>
          <w:p w14:paraId="3E495FC0" w14:textId="76B20F7C" w:rsidR="00A46505" w:rsidRPr="00271C48" w:rsidRDefault="00A35227" w:rsidP="00542A97">
            <w:r w:rsidRPr="00271C48">
              <w:t>Nilai intensitas RGB citra daun, nama penyakit, pengertian penyakit dan faktor penyebab munculnya penyakit tanaman.</w:t>
            </w:r>
          </w:p>
        </w:tc>
      </w:tr>
      <w:tr w:rsidR="00A46505" w:rsidRPr="00271C48" w14:paraId="17D756C8" w14:textId="77777777" w:rsidTr="00292DDD">
        <w:tc>
          <w:tcPr>
            <w:tcW w:w="1696" w:type="dxa"/>
          </w:tcPr>
          <w:p w14:paraId="184AA72C" w14:textId="77777777" w:rsidR="00A46505" w:rsidRPr="00271C48" w:rsidRDefault="00A46505" w:rsidP="00542A97">
            <w:r w:rsidRPr="00271C48">
              <w:t>Metode</w:t>
            </w:r>
          </w:p>
        </w:tc>
        <w:tc>
          <w:tcPr>
            <w:tcW w:w="7654" w:type="dxa"/>
          </w:tcPr>
          <w:p w14:paraId="02FBFAF6" w14:textId="77777777" w:rsidR="00A46505" w:rsidRPr="00271C48" w:rsidRDefault="00A46505" w:rsidP="00542A97">
            <w:r w:rsidRPr="00271C48">
              <w:t>Convolutional Neural Network</w:t>
            </w:r>
          </w:p>
        </w:tc>
      </w:tr>
      <w:tr w:rsidR="00A46505" w:rsidRPr="00271C48" w14:paraId="1B16F179" w14:textId="77777777" w:rsidTr="00292DDD">
        <w:tc>
          <w:tcPr>
            <w:tcW w:w="1696" w:type="dxa"/>
          </w:tcPr>
          <w:p w14:paraId="3B28FEF7" w14:textId="77777777" w:rsidR="00A46505" w:rsidRPr="00271C48" w:rsidRDefault="00A46505" w:rsidP="00542A97">
            <w:r w:rsidRPr="00271C48">
              <w:t>Kelebihan</w:t>
            </w:r>
          </w:p>
        </w:tc>
        <w:tc>
          <w:tcPr>
            <w:tcW w:w="7654" w:type="dxa"/>
          </w:tcPr>
          <w:p w14:paraId="3C5A0B66" w14:textId="77777777" w:rsidR="00A35227" w:rsidRPr="00A35227" w:rsidRDefault="00271C48" w:rsidP="00542A97">
            <w:pPr>
              <w:pStyle w:val="ListParagraph"/>
              <w:numPr>
                <w:ilvl w:val="0"/>
                <w:numId w:val="32"/>
              </w:numPr>
              <w:spacing w:after="0" w:line="360" w:lineRule="auto"/>
              <w:rPr>
                <w:rStyle w:val="jlqj4b"/>
                <w:rFonts w:ascii="Times New Roman" w:hAnsi="Times New Roman" w:cs="Times New Roman"/>
                <w:sz w:val="24"/>
                <w:szCs w:val="24"/>
              </w:rPr>
            </w:pPr>
            <w:r w:rsidRPr="00271C48">
              <w:rPr>
                <w:rFonts w:ascii="Times New Roman" w:hAnsi="Times New Roman" w:cs="Times New Roman"/>
                <w:sz w:val="24"/>
                <w:szCs w:val="24"/>
              </w:rPr>
              <w:t>Pada penelitian ini, VGG CNN berhasil meraih tingkat keberhasilan sebesar 99,53</w:t>
            </w:r>
            <w:proofErr w:type="gramStart"/>
            <w:r w:rsidRPr="00271C48">
              <w:rPr>
                <w:rFonts w:ascii="Times New Roman" w:hAnsi="Times New Roman" w:cs="Times New Roman"/>
                <w:sz w:val="24"/>
                <w:szCs w:val="24"/>
              </w:rPr>
              <w:t>% ,</w:t>
            </w:r>
            <w:proofErr w:type="gramEnd"/>
            <w:r w:rsidRPr="00271C48">
              <w:rPr>
                <w:rFonts w:ascii="Times New Roman" w:hAnsi="Times New Roman" w:cs="Times New Roman"/>
                <w:sz w:val="24"/>
                <w:szCs w:val="24"/>
              </w:rPr>
              <w:t xml:space="preserve"> </w:t>
            </w:r>
            <w:r w:rsidRPr="00271C48">
              <w:rPr>
                <w:rStyle w:val="jlqj4b"/>
                <w:rFonts w:ascii="Times New Roman" w:eastAsiaTheme="majorEastAsia" w:hAnsi="Times New Roman" w:cs="Times New Roman"/>
                <w:sz w:val="24"/>
                <w:szCs w:val="24"/>
                <w:lang w:val="id-ID"/>
              </w:rPr>
              <w:t xml:space="preserve">Berdasarkan tingkat kinerja yang tinggi tersebut, terbukti </w:t>
            </w:r>
            <w:r w:rsidRPr="00271C48">
              <w:rPr>
                <w:rStyle w:val="jlqj4b"/>
                <w:rFonts w:ascii="Times New Roman" w:eastAsiaTheme="majorEastAsia" w:hAnsi="Times New Roman" w:cs="Times New Roman"/>
                <w:sz w:val="24"/>
                <w:szCs w:val="24"/>
              </w:rPr>
              <w:t>bahwa metode CNN</w:t>
            </w:r>
            <w:r w:rsidRPr="00271C48">
              <w:rPr>
                <w:rStyle w:val="jlqj4b"/>
                <w:rFonts w:ascii="Times New Roman" w:eastAsiaTheme="majorEastAsia" w:hAnsi="Times New Roman" w:cs="Times New Roman"/>
                <w:sz w:val="24"/>
                <w:szCs w:val="24"/>
                <w:lang w:val="id-ID"/>
              </w:rPr>
              <w:t xml:space="preserve"> sangat cocok untuk </w:t>
            </w:r>
            <w:r w:rsidRPr="00271C48">
              <w:rPr>
                <w:rStyle w:val="jlqj4b"/>
                <w:rFonts w:ascii="Times New Roman" w:eastAsiaTheme="majorEastAsia" w:hAnsi="Times New Roman" w:cs="Times New Roman"/>
                <w:sz w:val="24"/>
                <w:szCs w:val="24"/>
              </w:rPr>
              <w:t xml:space="preserve">mendeteksi penyakit pada tumbuhan secara otomatis melalui </w:t>
            </w:r>
            <w:r w:rsidRPr="00271C48">
              <w:rPr>
                <w:rStyle w:val="jlqj4b"/>
                <w:rFonts w:ascii="Times New Roman" w:eastAsiaTheme="majorEastAsia" w:hAnsi="Times New Roman" w:cs="Times New Roman"/>
                <w:sz w:val="24"/>
                <w:szCs w:val="24"/>
                <w:lang w:val="id-ID"/>
              </w:rPr>
              <w:t xml:space="preserve">analisis sederhana </w:t>
            </w:r>
            <w:r w:rsidRPr="00271C48">
              <w:rPr>
                <w:rStyle w:val="jlqj4b"/>
                <w:rFonts w:ascii="Times New Roman" w:eastAsiaTheme="majorEastAsia" w:hAnsi="Times New Roman" w:cs="Times New Roman"/>
                <w:sz w:val="24"/>
                <w:szCs w:val="24"/>
              </w:rPr>
              <w:t>menggunakan citra</w:t>
            </w:r>
            <w:r w:rsidRPr="00271C48">
              <w:rPr>
                <w:rStyle w:val="jlqj4b"/>
                <w:rFonts w:ascii="Times New Roman" w:eastAsiaTheme="majorEastAsia" w:hAnsi="Times New Roman" w:cs="Times New Roman"/>
                <w:sz w:val="24"/>
                <w:szCs w:val="24"/>
                <w:lang w:val="id-ID"/>
              </w:rPr>
              <w:t>.</w:t>
            </w:r>
          </w:p>
          <w:p w14:paraId="2ECA1F13" w14:textId="6574135B" w:rsidR="00A35227" w:rsidRPr="00A35227" w:rsidRDefault="00A35227" w:rsidP="00542A97">
            <w:pPr>
              <w:pStyle w:val="ListParagraph"/>
              <w:numPr>
                <w:ilvl w:val="0"/>
                <w:numId w:val="32"/>
              </w:numPr>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Penelitian ini membandingkan 4 arsitektur yang berbeda yakni GoogLeNetBN, VGG16, InceptionV3 dan GoogLeNet sebagai gambaran perbandingan yang lebih menyeluruh.</w:t>
            </w:r>
          </w:p>
        </w:tc>
      </w:tr>
      <w:tr w:rsidR="00A46505" w:rsidRPr="00271C48" w14:paraId="05389CC2" w14:textId="77777777" w:rsidTr="00292DDD">
        <w:tc>
          <w:tcPr>
            <w:tcW w:w="1696" w:type="dxa"/>
          </w:tcPr>
          <w:p w14:paraId="5A3A7311" w14:textId="77777777" w:rsidR="00A46505" w:rsidRPr="00271C48" w:rsidRDefault="00A46505" w:rsidP="00542A97">
            <w:r w:rsidRPr="00271C48">
              <w:lastRenderedPageBreak/>
              <w:t>Kelemahan</w:t>
            </w:r>
          </w:p>
        </w:tc>
        <w:tc>
          <w:tcPr>
            <w:tcW w:w="7654" w:type="dxa"/>
          </w:tcPr>
          <w:p w14:paraId="0F5D314A" w14:textId="42CFB24C" w:rsidR="00A46505" w:rsidRPr="00271C48" w:rsidRDefault="00A35227" w:rsidP="00542A97">
            <w:pPr>
              <w:pStyle w:val="ListParagraph"/>
              <w:numPr>
                <w:ilvl w:val="0"/>
                <w:numId w:val="33"/>
              </w:num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Hasil dari ke empat arsitektur </w:t>
            </w:r>
            <w:r w:rsidR="008619BC">
              <w:rPr>
                <w:rFonts w:ascii="Times New Roman" w:hAnsi="Times New Roman" w:cs="Times New Roman"/>
                <w:sz w:val="24"/>
                <w:szCs w:val="24"/>
              </w:rPr>
              <w:t>lebih tertuju pada penyakit yang berbeda sehingga perbandingan yang dilakukan dirasa kurang maksimal.</w:t>
            </w:r>
          </w:p>
        </w:tc>
      </w:tr>
      <w:tr w:rsidR="00A46505" w:rsidRPr="00271C48" w14:paraId="24D29F00" w14:textId="77777777" w:rsidTr="00292DDD">
        <w:tc>
          <w:tcPr>
            <w:tcW w:w="1696" w:type="dxa"/>
          </w:tcPr>
          <w:p w14:paraId="67E26CC8" w14:textId="77777777" w:rsidR="00A46505" w:rsidRPr="00271C48" w:rsidRDefault="00A46505" w:rsidP="00B52A12">
            <w:r w:rsidRPr="00271C48">
              <w:t xml:space="preserve">Gap </w:t>
            </w:r>
            <w:proofErr w:type="gramStart"/>
            <w:r w:rsidRPr="00271C48">
              <w:t>( Objek</w:t>
            </w:r>
            <w:proofErr w:type="gramEnd"/>
            <w:r w:rsidRPr="00271C48">
              <w:t xml:space="preserve"> )</w:t>
            </w:r>
          </w:p>
        </w:tc>
        <w:tc>
          <w:tcPr>
            <w:tcW w:w="7654" w:type="dxa"/>
          </w:tcPr>
          <w:p w14:paraId="7474183C" w14:textId="09CA7A02" w:rsidR="00A46505" w:rsidRPr="00271C48" w:rsidRDefault="008619BC" w:rsidP="00B52A12">
            <w:r w:rsidRPr="00271C48">
              <w:t>Belum bisa melakukan pendeteksian untuk penyakit yang terdapat pada batang tumbuhan berkambium, buah dan bunga.</w:t>
            </w:r>
          </w:p>
        </w:tc>
      </w:tr>
    </w:tbl>
    <w:p w14:paraId="0E2AABE0" w14:textId="77777777" w:rsidR="00A46505" w:rsidRPr="00A46505" w:rsidRDefault="00A46505" w:rsidP="00B52A12"/>
    <w:p w14:paraId="4DC1CB8F" w14:textId="44BC5540" w:rsidR="00FE3DE8" w:rsidRDefault="00FE3DE8" w:rsidP="00B52A12">
      <w:pPr>
        <w:pStyle w:val="Heading2"/>
        <w:numPr>
          <w:ilvl w:val="0"/>
          <w:numId w:val="1"/>
        </w:numPr>
        <w:jc w:val="both"/>
        <w:rPr>
          <w:rFonts w:cs="Times New Roman"/>
          <w:color w:val="auto"/>
          <w:szCs w:val="24"/>
        </w:rPr>
      </w:pPr>
      <w:r w:rsidRPr="00FE3DE8">
        <w:rPr>
          <w:rFonts w:cs="Times New Roman"/>
          <w:color w:val="auto"/>
          <w:szCs w:val="24"/>
        </w:rPr>
        <w:t>Metode penelitian</w:t>
      </w:r>
    </w:p>
    <w:p w14:paraId="081F5397" w14:textId="09EC8588" w:rsidR="00131CE5" w:rsidRDefault="00131CE5" w:rsidP="002A55AF">
      <w:pPr>
        <w:ind w:firstLine="360"/>
      </w:pPr>
      <w:r>
        <w:t xml:space="preserve">Metode penelitian merupakan tata cara atau kegiatan yang dilakukan dengan tujuan menyelesaikan permasalahan. </w:t>
      </w:r>
      <w:r w:rsidRPr="00131CE5">
        <w:t xml:space="preserve">Penelitian ini dilaksanakan dalam beberapa tahap secara sistematis dan teratur, seperti terlihat pada gambar di bawah </w:t>
      </w:r>
      <w:proofErr w:type="gramStart"/>
      <w:r w:rsidRPr="00131CE5">
        <w:t>ini</w:t>
      </w:r>
      <w:r>
        <w:t xml:space="preserve"> :</w:t>
      </w:r>
      <w:proofErr w:type="gramEnd"/>
    </w:p>
    <w:p w14:paraId="51CB6E20" w14:textId="1AC5AC91" w:rsidR="00913DD6" w:rsidRDefault="00321355" w:rsidP="00321355">
      <w:pPr>
        <w:jc w:val="center"/>
      </w:pPr>
      <w:r>
        <w:rPr>
          <w:noProof/>
        </w:rPr>
        <w:drawing>
          <wp:inline distT="0" distB="0" distL="0" distR="0" wp14:anchorId="6A7F68D3" wp14:editId="05DD6DB0">
            <wp:extent cx="4497016" cy="3097530"/>
            <wp:effectExtent l="0" t="0" r="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501936" cy="3100919"/>
                    </a:xfrm>
                    <a:prstGeom prst="rect">
                      <a:avLst/>
                    </a:prstGeom>
                    <a:noFill/>
                    <a:ln>
                      <a:noFill/>
                    </a:ln>
                  </pic:spPr>
                </pic:pic>
              </a:graphicData>
            </a:graphic>
          </wp:inline>
        </w:drawing>
      </w:r>
    </w:p>
    <w:p w14:paraId="2C79FB6B" w14:textId="2C0BF641" w:rsidR="00321355" w:rsidRPr="00131CE5" w:rsidRDefault="00321355" w:rsidP="002A55AF">
      <w:pPr>
        <w:ind w:firstLine="180"/>
      </w:pPr>
      <w:bookmarkStart w:id="2" w:name="_GoBack"/>
      <w:bookmarkEnd w:id="2"/>
      <w:r>
        <w:t xml:space="preserve">Pertama-tama untuk data uji citra bunga Hydrangea dapat diinputkan, setelahnya citra akan melalui tahap pre-pricessing seperti resizing, edge detection dan color histogram. Apabila tahapan tersebut telah selesai maka citra akan memasuki tahapan pelatihan menggunakan metode CNN yang terdiri dari beberapa lapisan seperti convolution layer, max pooling layer dan drop out layer. Tahapan yang sama </w:t>
      </w:r>
      <w:r>
        <w:lastRenderedPageBreak/>
        <w:t>akan dilalui oleh data latih dengan tujuan mencari bobot sebagai perhitungan untuk klasifikasi. Apabila sudah selesai maka data akan dikomputasi menggunakan bobot dan menghasilkan output berupa klasifikasi data.</w:t>
      </w:r>
    </w:p>
    <w:p w14:paraId="3F46EF81" w14:textId="3A171B3C" w:rsidR="008619BC" w:rsidRDefault="008619BC" w:rsidP="00B52A12">
      <w:pPr>
        <w:pStyle w:val="ListParagraph"/>
        <w:numPr>
          <w:ilvl w:val="0"/>
          <w:numId w:val="34"/>
        </w:numPr>
        <w:spacing w:line="360" w:lineRule="auto"/>
        <w:ind w:left="540"/>
        <w:rPr>
          <w:rFonts w:ascii="Times New Roman" w:hAnsi="Times New Roman" w:cs="Times New Roman"/>
          <w:b/>
          <w:sz w:val="24"/>
          <w:szCs w:val="24"/>
        </w:rPr>
      </w:pPr>
      <w:r w:rsidRPr="00542A97">
        <w:rPr>
          <w:rFonts w:ascii="Times New Roman" w:hAnsi="Times New Roman" w:cs="Times New Roman"/>
          <w:b/>
          <w:sz w:val="24"/>
          <w:szCs w:val="24"/>
        </w:rPr>
        <w:t>Dataset</w:t>
      </w:r>
    </w:p>
    <w:p w14:paraId="237C910F" w14:textId="6668CD3E" w:rsidR="00131CE5" w:rsidRPr="00B52A12" w:rsidRDefault="00131CE5" w:rsidP="00B52A12">
      <w:pPr>
        <w:pStyle w:val="ListParagraph"/>
        <w:spacing w:line="360" w:lineRule="auto"/>
        <w:ind w:left="540"/>
        <w:rPr>
          <w:rFonts w:ascii="Times New Roman" w:hAnsi="Times New Roman" w:cs="Times New Roman"/>
          <w:sz w:val="24"/>
          <w:szCs w:val="24"/>
        </w:rPr>
      </w:pPr>
      <w:r>
        <w:rPr>
          <w:rFonts w:ascii="Times New Roman" w:hAnsi="Times New Roman" w:cs="Times New Roman"/>
          <w:sz w:val="24"/>
          <w:szCs w:val="24"/>
        </w:rPr>
        <w:t xml:space="preserve">Dataset yang akan digunakan pada penelitian ini berisikan citra bunga </w:t>
      </w:r>
      <w:r w:rsidR="00B52A12">
        <w:rPr>
          <w:rFonts w:ascii="Times New Roman" w:hAnsi="Times New Roman" w:cs="Times New Roman"/>
          <w:sz w:val="24"/>
          <w:szCs w:val="24"/>
        </w:rPr>
        <w:t xml:space="preserve">Hydrangea yang telah </w:t>
      </w:r>
      <w:proofErr w:type="gramStart"/>
      <w:r w:rsidR="00B52A12">
        <w:rPr>
          <w:rFonts w:ascii="Times New Roman" w:hAnsi="Times New Roman" w:cs="Times New Roman"/>
          <w:sz w:val="24"/>
          <w:szCs w:val="24"/>
        </w:rPr>
        <w:t>mekar ,</w:t>
      </w:r>
      <w:proofErr w:type="gramEnd"/>
      <w:r w:rsidR="00B52A12">
        <w:rPr>
          <w:rFonts w:ascii="Times New Roman" w:hAnsi="Times New Roman" w:cs="Times New Roman"/>
          <w:sz w:val="24"/>
          <w:szCs w:val="24"/>
        </w:rPr>
        <w:t xml:space="preserve"> citra diambil secara </w:t>
      </w:r>
      <w:r w:rsidR="00B52A12" w:rsidRPr="00B52A12">
        <w:rPr>
          <w:rFonts w:ascii="Times New Roman" w:hAnsi="Times New Roman" w:cs="Times New Roman"/>
          <w:i/>
          <w:sz w:val="24"/>
          <w:szCs w:val="24"/>
        </w:rPr>
        <w:t>close-up</w:t>
      </w:r>
      <w:r w:rsidR="00B52A12">
        <w:rPr>
          <w:rFonts w:ascii="Times New Roman" w:hAnsi="Times New Roman" w:cs="Times New Roman"/>
          <w:i/>
          <w:sz w:val="24"/>
          <w:szCs w:val="24"/>
        </w:rPr>
        <w:t xml:space="preserve"> </w:t>
      </w:r>
      <w:r w:rsidR="00B52A12">
        <w:rPr>
          <w:rFonts w:ascii="Times New Roman" w:hAnsi="Times New Roman" w:cs="Times New Roman"/>
          <w:sz w:val="24"/>
          <w:szCs w:val="24"/>
        </w:rPr>
        <w:t xml:space="preserve">. data yang digunakan setidaknya memiliki resolusi </w:t>
      </w:r>
      <w:r w:rsidR="00B52A12" w:rsidRPr="00B52A12">
        <w:rPr>
          <w:rFonts w:ascii="Times New Roman" w:hAnsi="Times New Roman" w:cs="Times New Roman"/>
          <w:sz w:val="24"/>
          <w:szCs w:val="24"/>
        </w:rPr>
        <w:t>8-megapi</w:t>
      </w:r>
      <w:r w:rsidR="00B52A12">
        <w:rPr>
          <w:rFonts w:ascii="Times New Roman" w:hAnsi="Times New Roman" w:cs="Times New Roman"/>
          <w:sz w:val="24"/>
          <w:szCs w:val="24"/>
        </w:rPr>
        <w:t>ks</w:t>
      </w:r>
      <w:r w:rsidR="00B52A12" w:rsidRPr="00B52A12">
        <w:rPr>
          <w:rFonts w:ascii="Times New Roman" w:hAnsi="Times New Roman" w:cs="Times New Roman"/>
          <w:sz w:val="24"/>
          <w:szCs w:val="24"/>
        </w:rPr>
        <w:t xml:space="preserve">el </w:t>
      </w:r>
      <w:proofErr w:type="gramStart"/>
      <w:r w:rsidR="00534B1B">
        <w:rPr>
          <w:rFonts w:ascii="Times New Roman" w:hAnsi="Times New Roman" w:cs="Times New Roman"/>
          <w:sz w:val="24"/>
          <w:szCs w:val="24"/>
        </w:rPr>
        <w:t>(</w:t>
      </w:r>
      <w:r w:rsidR="00030CA6">
        <w:rPr>
          <w:rFonts w:ascii="Times New Roman" w:hAnsi="Times New Roman" w:cs="Times New Roman"/>
          <w:sz w:val="24"/>
          <w:szCs w:val="24"/>
        </w:rPr>
        <w:t xml:space="preserve"> 960</w:t>
      </w:r>
      <w:proofErr w:type="gramEnd"/>
      <w:r w:rsidR="00030CA6">
        <w:rPr>
          <w:rFonts w:ascii="Times New Roman" w:hAnsi="Times New Roman" w:cs="Times New Roman"/>
          <w:sz w:val="24"/>
          <w:szCs w:val="24"/>
        </w:rPr>
        <w:t xml:space="preserve"> mm x 720 mm </w:t>
      </w:r>
      <w:r w:rsidR="00534B1B">
        <w:rPr>
          <w:rFonts w:ascii="Times New Roman" w:hAnsi="Times New Roman" w:cs="Times New Roman"/>
          <w:sz w:val="24"/>
          <w:szCs w:val="24"/>
        </w:rPr>
        <w:t>)</w:t>
      </w:r>
      <w:r w:rsidR="00390D21">
        <w:rPr>
          <w:rFonts w:ascii="Times New Roman" w:hAnsi="Times New Roman" w:cs="Times New Roman"/>
          <w:sz w:val="24"/>
          <w:szCs w:val="24"/>
        </w:rPr>
        <w:t xml:space="preserve"> </w:t>
      </w:r>
      <w:r w:rsidR="00B52A12" w:rsidRPr="00B52A12">
        <w:rPr>
          <w:rFonts w:ascii="Times New Roman" w:hAnsi="Times New Roman" w:cs="Times New Roman"/>
          <w:sz w:val="24"/>
          <w:szCs w:val="24"/>
        </w:rPr>
        <w:t xml:space="preserve">dengan frame </w:t>
      </w:r>
      <w:r w:rsidR="00B52A12">
        <w:rPr>
          <w:rFonts w:ascii="Times New Roman" w:hAnsi="Times New Roman" w:cs="Times New Roman"/>
          <w:sz w:val="24"/>
          <w:szCs w:val="24"/>
        </w:rPr>
        <w:t>4</w:t>
      </w:r>
      <w:r w:rsidR="00B52A12" w:rsidRPr="00B52A12">
        <w:rPr>
          <w:rFonts w:ascii="Times New Roman" w:hAnsi="Times New Roman" w:cs="Times New Roman"/>
          <w:sz w:val="24"/>
          <w:szCs w:val="24"/>
        </w:rPr>
        <w:t>:</w:t>
      </w:r>
      <w:r w:rsidR="00B52A12">
        <w:rPr>
          <w:rFonts w:ascii="Times New Roman" w:hAnsi="Times New Roman" w:cs="Times New Roman"/>
          <w:sz w:val="24"/>
          <w:szCs w:val="24"/>
        </w:rPr>
        <w:t>3</w:t>
      </w:r>
      <w:r w:rsidR="00B52A12" w:rsidRPr="00B52A12">
        <w:rPr>
          <w:rFonts w:ascii="Times New Roman" w:hAnsi="Times New Roman" w:cs="Times New Roman"/>
          <w:sz w:val="24"/>
          <w:szCs w:val="24"/>
        </w:rPr>
        <w:t xml:space="preserve"> dan format JPG</w:t>
      </w:r>
    </w:p>
    <w:p w14:paraId="0BC47845" w14:textId="216558B4" w:rsidR="008619BC" w:rsidRDefault="00542A97" w:rsidP="00542A97">
      <w:pPr>
        <w:pStyle w:val="ListParagraph"/>
        <w:numPr>
          <w:ilvl w:val="0"/>
          <w:numId w:val="34"/>
        </w:numPr>
        <w:spacing w:line="360" w:lineRule="auto"/>
        <w:ind w:left="540"/>
        <w:jc w:val="left"/>
        <w:rPr>
          <w:rFonts w:ascii="Times New Roman" w:hAnsi="Times New Roman" w:cs="Times New Roman"/>
          <w:b/>
          <w:sz w:val="24"/>
          <w:szCs w:val="24"/>
        </w:rPr>
      </w:pPr>
      <w:r w:rsidRPr="00542A97">
        <w:rPr>
          <w:rFonts w:ascii="Times New Roman" w:hAnsi="Times New Roman" w:cs="Times New Roman"/>
          <w:b/>
          <w:sz w:val="24"/>
          <w:szCs w:val="24"/>
        </w:rPr>
        <w:t>Pre-Processing</w:t>
      </w:r>
    </w:p>
    <w:p w14:paraId="4808B979" w14:textId="541480E3" w:rsidR="00B52A12" w:rsidRPr="00B52A12" w:rsidRDefault="00B52A12" w:rsidP="00B52A12">
      <w:pPr>
        <w:pStyle w:val="ListParagraph"/>
        <w:spacing w:line="360" w:lineRule="auto"/>
        <w:ind w:left="540"/>
        <w:rPr>
          <w:rFonts w:ascii="Times New Roman" w:hAnsi="Times New Roman" w:cs="Times New Roman"/>
          <w:sz w:val="24"/>
          <w:szCs w:val="24"/>
        </w:rPr>
      </w:pPr>
      <w:r w:rsidRPr="00B52A12">
        <w:rPr>
          <w:rFonts w:ascii="Times New Roman" w:hAnsi="Times New Roman" w:cs="Times New Roman"/>
          <w:sz w:val="24"/>
          <w:szCs w:val="24"/>
        </w:rPr>
        <w:t xml:space="preserve">Preprocessing merupakan tahap awal dari </w:t>
      </w:r>
      <w:r w:rsidR="0060435B">
        <w:rPr>
          <w:rFonts w:ascii="Times New Roman" w:hAnsi="Times New Roman" w:cs="Times New Roman"/>
          <w:sz w:val="24"/>
          <w:szCs w:val="24"/>
        </w:rPr>
        <w:t>pemrosesan</w:t>
      </w:r>
      <w:r w:rsidRPr="00B52A12">
        <w:rPr>
          <w:rFonts w:ascii="Times New Roman" w:hAnsi="Times New Roman" w:cs="Times New Roman"/>
          <w:sz w:val="24"/>
          <w:szCs w:val="24"/>
        </w:rPr>
        <w:t xml:space="preserve"> citra yang</w:t>
      </w:r>
      <w:r w:rsidR="0060435B">
        <w:rPr>
          <w:rFonts w:ascii="Times New Roman" w:hAnsi="Times New Roman" w:cs="Times New Roman"/>
          <w:sz w:val="24"/>
          <w:szCs w:val="24"/>
        </w:rPr>
        <w:t xml:space="preserve"> mana terdiri atas</w:t>
      </w:r>
      <w:r w:rsidRPr="00B52A12">
        <w:rPr>
          <w:rFonts w:ascii="Times New Roman" w:hAnsi="Times New Roman" w:cs="Times New Roman"/>
          <w:sz w:val="24"/>
          <w:szCs w:val="24"/>
        </w:rPr>
        <w:t xml:space="preserve"> beberapa tahapan pengolahan seperti image resize, grasycale, noise reduction dan binarization. </w:t>
      </w:r>
      <w:r w:rsidR="0060435B">
        <w:rPr>
          <w:rFonts w:ascii="Times New Roman" w:hAnsi="Times New Roman" w:cs="Times New Roman"/>
          <w:sz w:val="24"/>
          <w:szCs w:val="24"/>
        </w:rPr>
        <w:t>Hal ini bertujuan untuk</w:t>
      </w:r>
      <w:r w:rsidRPr="00B52A12">
        <w:rPr>
          <w:rFonts w:ascii="Times New Roman" w:hAnsi="Times New Roman" w:cs="Times New Roman"/>
          <w:sz w:val="24"/>
          <w:szCs w:val="24"/>
        </w:rPr>
        <w:t xml:space="preserve"> menghasilkan citra yang baik dan jelas sebelum melakukan proses pelatihan.</w:t>
      </w:r>
    </w:p>
    <w:p w14:paraId="6D849C39" w14:textId="372A6A6F" w:rsidR="00542A97" w:rsidRDefault="00542A97" w:rsidP="00542A97">
      <w:pPr>
        <w:pStyle w:val="ListParagraph"/>
        <w:numPr>
          <w:ilvl w:val="0"/>
          <w:numId w:val="35"/>
        </w:numPr>
        <w:spacing w:line="360" w:lineRule="auto"/>
        <w:jc w:val="left"/>
        <w:rPr>
          <w:rFonts w:ascii="Times New Roman" w:hAnsi="Times New Roman" w:cs="Times New Roman"/>
          <w:b/>
          <w:sz w:val="24"/>
          <w:szCs w:val="24"/>
        </w:rPr>
      </w:pPr>
      <w:r w:rsidRPr="00542A97">
        <w:rPr>
          <w:rFonts w:ascii="Times New Roman" w:hAnsi="Times New Roman" w:cs="Times New Roman"/>
          <w:b/>
          <w:sz w:val="24"/>
          <w:szCs w:val="24"/>
        </w:rPr>
        <w:t>Resizing</w:t>
      </w:r>
    </w:p>
    <w:p w14:paraId="7141E596" w14:textId="1799C961" w:rsidR="0060435B" w:rsidRPr="0060435B" w:rsidRDefault="0060435B" w:rsidP="0060435B">
      <w:pPr>
        <w:pStyle w:val="ListParagraph"/>
        <w:spacing w:line="360" w:lineRule="auto"/>
        <w:ind w:left="1440"/>
        <w:rPr>
          <w:rFonts w:ascii="Times New Roman" w:hAnsi="Times New Roman" w:cs="Times New Roman"/>
          <w:sz w:val="24"/>
          <w:szCs w:val="24"/>
        </w:rPr>
      </w:pPr>
      <w:r w:rsidRPr="0060435B">
        <w:rPr>
          <w:rFonts w:ascii="Times New Roman" w:hAnsi="Times New Roman" w:cs="Times New Roman"/>
          <w:sz w:val="24"/>
          <w:szCs w:val="24"/>
        </w:rPr>
        <w:t xml:space="preserve">Resizing </w:t>
      </w:r>
      <w:r>
        <w:rPr>
          <w:rFonts w:ascii="Times New Roman" w:hAnsi="Times New Roman" w:cs="Times New Roman"/>
          <w:sz w:val="24"/>
          <w:szCs w:val="24"/>
        </w:rPr>
        <w:t>memiliki fungsi</w:t>
      </w:r>
      <w:r w:rsidRPr="0060435B">
        <w:rPr>
          <w:rFonts w:ascii="Times New Roman" w:hAnsi="Times New Roman" w:cs="Times New Roman"/>
          <w:sz w:val="24"/>
          <w:szCs w:val="24"/>
        </w:rPr>
        <w:t xml:space="preserve"> untuk mengurangi dimensi dari citra input dengan ukuran besar ke ukuran yang lebih kecil</w:t>
      </w:r>
      <w:r>
        <w:rPr>
          <w:rFonts w:ascii="Times New Roman" w:hAnsi="Times New Roman" w:cs="Times New Roman"/>
          <w:sz w:val="24"/>
          <w:szCs w:val="24"/>
        </w:rPr>
        <w:t xml:space="preserve"> hal ini </w:t>
      </w:r>
      <w:proofErr w:type="gramStart"/>
      <w:r>
        <w:rPr>
          <w:rFonts w:ascii="Times New Roman" w:hAnsi="Times New Roman" w:cs="Times New Roman"/>
          <w:sz w:val="24"/>
          <w:szCs w:val="24"/>
        </w:rPr>
        <w:t xml:space="preserve">bertujuan </w:t>
      </w:r>
      <w:r w:rsidRPr="0060435B">
        <w:rPr>
          <w:rFonts w:ascii="Times New Roman" w:hAnsi="Times New Roman" w:cs="Times New Roman"/>
          <w:sz w:val="24"/>
          <w:szCs w:val="24"/>
        </w:rPr>
        <w:t xml:space="preserve"> untuk</w:t>
      </w:r>
      <w:proofErr w:type="gramEnd"/>
      <w:r w:rsidRPr="0060435B">
        <w:rPr>
          <w:rFonts w:ascii="Times New Roman" w:hAnsi="Times New Roman" w:cs="Times New Roman"/>
          <w:sz w:val="24"/>
          <w:szCs w:val="24"/>
        </w:rPr>
        <w:t xml:space="preserve"> mengurangi waktu </w:t>
      </w:r>
      <w:r>
        <w:rPr>
          <w:rFonts w:ascii="Times New Roman" w:hAnsi="Times New Roman" w:cs="Times New Roman"/>
          <w:sz w:val="24"/>
          <w:szCs w:val="24"/>
        </w:rPr>
        <w:t>pengolahan data</w:t>
      </w:r>
      <w:r w:rsidRPr="0060435B">
        <w:rPr>
          <w:rFonts w:ascii="Times New Roman" w:hAnsi="Times New Roman" w:cs="Times New Roman"/>
          <w:sz w:val="24"/>
          <w:szCs w:val="24"/>
        </w:rPr>
        <w:t>.</w:t>
      </w:r>
    </w:p>
    <w:p w14:paraId="5D3FF550" w14:textId="03A13C39" w:rsidR="00542A97" w:rsidRDefault="00655FCE" w:rsidP="00542A97">
      <w:pPr>
        <w:pStyle w:val="ListParagraph"/>
        <w:numPr>
          <w:ilvl w:val="0"/>
          <w:numId w:val="35"/>
        </w:numPr>
        <w:spacing w:line="360" w:lineRule="auto"/>
        <w:jc w:val="left"/>
        <w:rPr>
          <w:rFonts w:ascii="Times New Roman" w:hAnsi="Times New Roman" w:cs="Times New Roman"/>
          <w:b/>
          <w:sz w:val="24"/>
          <w:szCs w:val="24"/>
        </w:rPr>
      </w:pPr>
      <w:r>
        <w:rPr>
          <w:rFonts w:ascii="Times New Roman" w:hAnsi="Times New Roman" w:cs="Times New Roman"/>
          <w:b/>
          <w:sz w:val="24"/>
          <w:szCs w:val="24"/>
        </w:rPr>
        <w:t>Edge Detection</w:t>
      </w:r>
    </w:p>
    <w:p w14:paraId="410E0D7D" w14:textId="6FEE8A9F" w:rsidR="0094212E" w:rsidRPr="0094212E" w:rsidRDefault="00655FCE" w:rsidP="0094212E">
      <w:pPr>
        <w:pStyle w:val="ListParagraph"/>
        <w:spacing w:line="360" w:lineRule="auto"/>
        <w:ind w:left="1440"/>
        <w:rPr>
          <w:rFonts w:ascii="Times New Roman" w:hAnsi="Times New Roman" w:cs="Times New Roman"/>
          <w:sz w:val="24"/>
          <w:szCs w:val="24"/>
        </w:rPr>
      </w:pPr>
      <w:r w:rsidRPr="00655FCE">
        <w:rPr>
          <w:rFonts w:ascii="Times New Roman" w:hAnsi="Times New Roman" w:cs="Times New Roman"/>
          <w:sz w:val="24"/>
          <w:szCs w:val="24"/>
        </w:rPr>
        <w:t xml:space="preserve">Deteksi tepi pada citra merupakan proses pembangkitan tepi pada objek </w:t>
      </w:r>
      <w:proofErr w:type="gramStart"/>
      <w:r w:rsidRPr="00655FCE">
        <w:rPr>
          <w:rFonts w:ascii="Times New Roman" w:hAnsi="Times New Roman" w:cs="Times New Roman"/>
          <w:sz w:val="24"/>
          <w:szCs w:val="24"/>
        </w:rPr>
        <w:t>citra.Tujuannya</w:t>
      </w:r>
      <w:proofErr w:type="gramEnd"/>
      <w:r w:rsidRPr="00655FCE">
        <w:rPr>
          <w:rFonts w:ascii="Times New Roman" w:hAnsi="Times New Roman" w:cs="Times New Roman"/>
          <w:sz w:val="24"/>
          <w:szCs w:val="24"/>
        </w:rPr>
        <w:t xml:space="preserve"> untuk menandai bagian citra / detail citra untuk memperbaiki detail citra / </w:t>
      </w:r>
      <w:r>
        <w:rPr>
          <w:rFonts w:ascii="Times New Roman" w:hAnsi="Times New Roman" w:cs="Times New Roman"/>
          <w:sz w:val="24"/>
          <w:szCs w:val="24"/>
        </w:rPr>
        <w:t>gambar</w:t>
      </w:r>
      <w:r w:rsidRPr="00655FCE">
        <w:rPr>
          <w:rFonts w:ascii="Times New Roman" w:hAnsi="Times New Roman" w:cs="Times New Roman"/>
          <w:sz w:val="24"/>
          <w:szCs w:val="24"/>
        </w:rPr>
        <w:t xml:space="preserve"> blur.</w:t>
      </w:r>
      <w:r>
        <w:rPr>
          <w:rFonts w:ascii="Times New Roman" w:hAnsi="Times New Roman" w:cs="Times New Roman"/>
          <w:sz w:val="24"/>
          <w:szCs w:val="24"/>
        </w:rPr>
        <w:t xml:space="preserve"> </w:t>
      </w:r>
      <w:r w:rsidRPr="00655FCE">
        <w:rPr>
          <w:rFonts w:ascii="Times New Roman" w:hAnsi="Times New Roman" w:cs="Times New Roman"/>
          <w:sz w:val="24"/>
          <w:szCs w:val="24"/>
        </w:rPr>
        <w:t>Hal ini dikarenakan adanya efek dari proses akuisisi citra Suatu titik (</w:t>
      </w:r>
      <w:proofErr w:type="gramStart"/>
      <w:r w:rsidRPr="00655FCE">
        <w:rPr>
          <w:rFonts w:ascii="Times New Roman" w:hAnsi="Times New Roman" w:cs="Times New Roman"/>
          <w:sz w:val="24"/>
          <w:szCs w:val="24"/>
        </w:rPr>
        <w:t>x,y</w:t>
      </w:r>
      <w:proofErr w:type="gramEnd"/>
      <w:r w:rsidRPr="00655FCE">
        <w:rPr>
          <w:rFonts w:ascii="Times New Roman" w:hAnsi="Times New Roman" w:cs="Times New Roman"/>
          <w:sz w:val="24"/>
          <w:szCs w:val="24"/>
        </w:rPr>
        <w:t>) dikatakan sebagai tepi (edge) dari suatu citra bila titik tersebut mempunyai perbedaan yang tinggi dengan tetangganya</w:t>
      </w:r>
      <w:r>
        <w:rPr>
          <w:rFonts w:ascii="Times New Roman" w:hAnsi="Times New Roman" w:cs="Times New Roman"/>
          <w:sz w:val="24"/>
          <w:szCs w:val="24"/>
        </w:rPr>
        <w:t xml:space="preserve"> </w:t>
      </w:r>
      <w:r w:rsidRPr="00655FCE">
        <w:rPr>
          <w:rFonts w:ascii="Times New Roman" w:hAnsi="Times New Roman" w:cs="Times New Roman"/>
          <w:sz w:val="24"/>
          <w:szCs w:val="24"/>
        </w:rPr>
        <w:t>.</w:t>
      </w:r>
    </w:p>
    <w:p w14:paraId="075CAD8A" w14:textId="6EE518E0" w:rsidR="00542A97" w:rsidRDefault="00655FCE" w:rsidP="00542A97">
      <w:pPr>
        <w:pStyle w:val="ListParagraph"/>
        <w:numPr>
          <w:ilvl w:val="0"/>
          <w:numId w:val="35"/>
        </w:numPr>
        <w:spacing w:line="360" w:lineRule="auto"/>
        <w:jc w:val="left"/>
        <w:rPr>
          <w:rFonts w:ascii="Times New Roman" w:hAnsi="Times New Roman" w:cs="Times New Roman"/>
          <w:b/>
          <w:sz w:val="24"/>
          <w:szCs w:val="24"/>
        </w:rPr>
      </w:pPr>
      <w:r>
        <w:rPr>
          <w:rFonts w:ascii="Times New Roman" w:hAnsi="Times New Roman" w:cs="Times New Roman"/>
          <w:b/>
          <w:sz w:val="24"/>
          <w:szCs w:val="24"/>
        </w:rPr>
        <w:t>Color Histogram</w:t>
      </w:r>
    </w:p>
    <w:p w14:paraId="7E5DC99F" w14:textId="40B89A3C" w:rsidR="0094212E" w:rsidRPr="00655FCE" w:rsidRDefault="00655FCE" w:rsidP="00655FCE">
      <w:pPr>
        <w:pStyle w:val="ListParagraph"/>
        <w:spacing w:line="360" w:lineRule="auto"/>
        <w:ind w:left="1440"/>
        <w:rPr>
          <w:rFonts w:ascii="Times New Roman" w:hAnsi="Times New Roman" w:cs="Times New Roman"/>
          <w:sz w:val="24"/>
          <w:szCs w:val="24"/>
        </w:rPr>
      </w:pPr>
      <w:r w:rsidRPr="00655FCE">
        <w:rPr>
          <w:rFonts w:ascii="Times New Roman" w:hAnsi="Times New Roman" w:cs="Times New Roman"/>
          <w:sz w:val="24"/>
          <w:szCs w:val="24"/>
        </w:rPr>
        <w:t>Color Histogram adalah suatu proses untuk meratakan histogram agar derajat</w:t>
      </w:r>
      <w:r>
        <w:rPr>
          <w:rFonts w:ascii="Times New Roman" w:hAnsi="Times New Roman" w:cs="Times New Roman"/>
          <w:sz w:val="24"/>
          <w:szCs w:val="24"/>
        </w:rPr>
        <w:t xml:space="preserve"> </w:t>
      </w:r>
      <w:r w:rsidRPr="00655FCE">
        <w:rPr>
          <w:rFonts w:ascii="Times New Roman" w:hAnsi="Times New Roman" w:cs="Times New Roman"/>
          <w:sz w:val="24"/>
          <w:szCs w:val="24"/>
        </w:rPr>
        <w:t>keabuan dari yang paling rendah (0) sampai dengan yang paling tinggi (255)</w:t>
      </w:r>
      <w:r>
        <w:rPr>
          <w:rFonts w:ascii="Times New Roman" w:hAnsi="Times New Roman" w:cs="Times New Roman"/>
          <w:sz w:val="24"/>
          <w:szCs w:val="24"/>
        </w:rPr>
        <w:t xml:space="preserve"> </w:t>
      </w:r>
      <w:r w:rsidRPr="00655FCE">
        <w:rPr>
          <w:rFonts w:ascii="Times New Roman" w:hAnsi="Times New Roman" w:cs="Times New Roman"/>
          <w:sz w:val="24"/>
          <w:szCs w:val="24"/>
        </w:rPr>
        <w:t>mempunyai kemunculan yang rata.</w:t>
      </w:r>
      <w:r>
        <w:rPr>
          <w:rFonts w:ascii="Times New Roman" w:hAnsi="Times New Roman" w:cs="Times New Roman"/>
          <w:sz w:val="24"/>
          <w:szCs w:val="24"/>
        </w:rPr>
        <w:t xml:space="preserve"> </w:t>
      </w:r>
      <w:r w:rsidRPr="00655FCE">
        <w:rPr>
          <w:rFonts w:ascii="Times New Roman" w:hAnsi="Times New Roman" w:cs="Times New Roman"/>
          <w:sz w:val="24"/>
          <w:szCs w:val="24"/>
        </w:rPr>
        <w:t>Dengan histogram ini hasil gambar yang memiliki histogram yang</w:t>
      </w:r>
      <w:r>
        <w:rPr>
          <w:rFonts w:ascii="Times New Roman" w:hAnsi="Times New Roman" w:cs="Times New Roman"/>
          <w:sz w:val="24"/>
          <w:szCs w:val="24"/>
        </w:rPr>
        <w:t xml:space="preserve"> </w:t>
      </w:r>
      <w:r w:rsidRPr="00655FCE">
        <w:rPr>
          <w:rFonts w:ascii="Times New Roman" w:hAnsi="Times New Roman" w:cs="Times New Roman"/>
          <w:sz w:val="24"/>
          <w:szCs w:val="24"/>
        </w:rPr>
        <w:t>tidak merata yang banyak loncatan gradiasinya akan menjadi</w:t>
      </w:r>
      <w:r>
        <w:rPr>
          <w:rFonts w:ascii="Times New Roman" w:hAnsi="Times New Roman" w:cs="Times New Roman"/>
          <w:sz w:val="24"/>
          <w:szCs w:val="24"/>
        </w:rPr>
        <w:t xml:space="preserve"> </w:t>
      </w:r>
      <w:r w:rsidRPr="00655FCE">
        <w:rPr>
          <w:rFonts w:ascii="Times New Roman" w:hAnsi="Times New Roman" w:cs="Times New Roman"/>
          <w:sz w:val="24"/>
          <w:szCs w:val="24"/>
        </w:rPr>
        <w:t>gambar yang lebih jelas karena</w:t>
      </w:r>
      <w:r>
        <w:rPr>
          <w:rFonts w:ascii="Times New Roman" w:hAnsi="Times New Roman" w:cs="Times New Roman"/>
          <w:sz w:val="24"/>
          <w:szCs w:val="24"/>
        </w:rPr>
        <w:t xml:space="preserve"> </w:t>
      </w:r>
      <w:r w:rsidRPr="00655FCE">
        <w:rPr>
          <w:rFonts w:ascii="Times New Roman" w:hAnsi="Times New Roman" w:cs="Times New Roman"/>
          <w:sz w:val="24"/>
          <w:szCs w:val="24"/>
        </w:rPr>
        <w:t>derajat keabuannya tidak dominan gelap atau dominan terang.</w:t>
      </w:r>
    </w:p>
    <w:p w14:paraId="64E4317D" w14:textId="276AEE8F" w:rsidR="00542A97" w:rsidRDefault="00542A97" w:rsidP="00542A97">
      <w:pPr>
        <w:pStyle w:val="ListParagraph"/>
        <w:numPr>
          <w:ilvl w:val="0"/>
          <w:numId w:val="34"/>
        </w:numPr>
        <w:spacing w:line="360" w:lineRule="auto"/>
        <w:ind w:left="540"/>
        <w:jc w:val="left"/>
        <w:rPr>
          <w:rFonts w:ascii="Times New Roman" w:hAnsi="Times New Roman" w:cs="Times New Roman"/>
          <w:b/>
          <w:sz w:val="24"/>
          <w:szCs w:val="24"/>
        </w:rPr>
      </w:pPr>
      <w:r w:rsidRPr="00542A97">
        <w:rPr>
          <w:rFonts w:ascii="Times New Roman" w:hAnsi="Times New Roman" w:cs="Times New Roman"/>
          <w:b/>
          <w:sz w:val="24"/>
          <w:szCs w:val="24"/>
        </w:rPr>
        <w:lastRenderedPageBreak/>
        <w:t>Tahapan Perancangan Sistem</w:t>
      </w:r>
    </w:p>
    <w:p w14:paraId="4C4EBADE" w14:textId="7571CF77" w:rsidR="005433BC" w:rsidRDefault="00960884" w:rsidP="005433BC">
      <w:pPr>
        <w:pStyle w:val="ListParagraph"/>
        <w:numPr>
          <w:ilvl w:val="0"/>
          <w:numId w:val="36"/>
        </w:numPr>
        <w:spacing w:line="360" w:lineRule="auto"/>
        <w:jc w:val="left"/>
        <w:rPr>
          <w:rFonts w:ascii="Times New Roman" w:hAnsi="Times New Roman" w:cs="Times New Roman"/>
          <w:b/>
          <w:sz w:val="24"/>
          <w:szCs w:val="24"/>
        </w:rPr>
      </w:pPr>
      <w:r>
        <w:rPr>
          <w:rFonts w:ascii="Times New Roman" w:hAnsi="Times New Roman" w:cs="Times New Roman"/>
          <w:b/>
          <w:sz w:val="24"/>
          <w:szCs w:val="24"/>
        </w:rPr>
        <w:t>Convolution layer</w:t>
      </w:r>
    </w:p>
    <w:p w14:paraId="2A310D91" w14:textId="6B914A3A" w:rsidR="00960884" w:rsidRDefault="00960884" w:rsidP="00960884">
      <w:pPr>
        <w:pStyle w:val="ListParagraph"/>
        <w:spacing w:line="360" w:lineRule="auto"/>
        <w:ind w:left="1440"/>
        <w:rPr>
          <w:rFonts w:ascii="Times New Roman" w:hAnsi="Times New Roman" w:cs="Times New Roman"/>
          <w:sz w:val="24"/>
          <w:szCs w:val="24"/>
        </w:rPr>
      </w:pPr>
      <w:r w:rsidRPr="00960884">
        <w:rPr>
          <w:rFonts w:ascii="Times New Roman" w:hAnsi="Times New Roman" w:cs="Times New Roman"/>
          <w:sz w:val="24"/>
          <w:szCs w:val="24"/>
        </w:rPr>
        <w:t>Convolutional layer terdiri dari neuron yang tersusun sedemikian rupa sehingga membentuk sebuah filter dengan panjang dan tinggi (pixel)</w:t>
      </w:r>
      <w:r>
        <w:rPr>
          <w:rFonts w:ascii="Times New Roman" w:hAnsi="Times New Roman" w:cs="Times New Roman"/>
          <w:sz w:val="24"/>
          <w:szCs w:val="24"/>
        </w:rPr>
        <w:t xml:space="preserve">. </w:t>
      </w:r>
      <w:r w:rsidRPr="00960884">
        <w:rPr>
          <w:rFonts w:ascii="Times New Roman" w:hAnsi="Times New Roman" w:cs="Times New Roman"/>
          <w:sz w:val="24"/>
          <w:szCs w:val="24"/>
          <w:lang w:val="id-ID"/>
        </w:rPr>
        <w:t>Dalam konvolusi 2 dimensi Perhitungan gambar 2-D dapat</w:t>
      </w:r>
      <w:r>
        <w:rPr>
          <w:rFonts w:ascii="Times New Roman" w:hAnsi="Times New Roman" w:cs="Times New Roman"/>
          <w:sz w:val="24"/>
          <w:szCs w:val="24"/>
        </w:rPr>
        <w:t xml:space="preserve"> </w:t>
      </w:r>
      <w:r w:rsidRPr="00960884">
        <w:rPr>
          <w:rFonts w:ascii="Times New Roman" w:hAnsi="Times New Roman" w:cs="Times New Roman"/>
          <w:sz w:val="24"/>
          <w:szCs w:val="24"/>
          <w:lang w:val="id-ID"/>
        </w:rPr>
        <w:t>dipetakan ke dalam jendela konvolusi yang bergeser terus menerus untuk dapatkan nilai konvolusi yang sesuai.</w:t>
      </w:r>
      <w:r>
        <w:rPr>
          <w:rFonts w:ascii="Times New Roman" w:hAnsi="Times New Roman" w:cs="Times New Roman"/>
          <w:sz w:val="24"/>
          <w:szCs w:val="24"/>
        </w:rPr>
        <w:t xml:space="preserve"> Operasi konvolusi dapat digambarkan sebagai </w:t>
      </w:r>
      <w:proofErr w:type="gramStart"/>
      <w:r>
        <w:rPr>
          <w:rFonts w:ascii="Times New Roman" w:hAnsi="Times New Roman" w:cs="Times New Roman"/>
          <w:sz w:val="24"/>
          <w:szCs w:val="24"/>
        </w:rPr>
        <w:t>berikut :</w:t>
      </w:r>
      <w:proofErr w:type="gramEnd"/>
    </w:p>
    <w:p w14:paraId="2F3B26B5" w14:textId="77777777" w:rsidR="00A5377E" w:rsidRDefault="00960884" w:rsidP="00A5377E">
      <w:pPr>
        <w:pStyle w:val="ListParagraph"/>
        <w:keepNext/>
        <w:spacing w:line="360" w:lineRule="auto"/>
        <w:ind w:left="1440"/>
        <w:jc w:val="center"/>
      </w:pPr>
      <w:r>
        <w:rPr>
          <w:noProof/>
        </w:rPr>
        <w:drawing>
          <wp:inline distT="0" distB="0" distL="0" distR="0" wp14:anchorId="05C24B12" wp14:editId="31A70855">
            <wp:extent cx="1699260" cy="34856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745074" cy="357964"/>
                    </a:xfrm>
                    <a:prstGeom prst="rect">
                      <a:avLst/>
                    </a:prstGeom>
                  </pic:spPr>
                </pic:pic>
              </a:graphicData>
            </a:graphic>
          </wp:inline>
        </w:drawing>
      </w:r>
    </w:p>
    <w:p w14:paraId="5506E579" w14:textId="5F24FF95" w:rsidR="00960884" w:rsidRPr="00960884" w:rsidRDefault="00A5377E" w:rsidP="00A5377E">
      <w:pPr>
        <w:pStyle w:val="Caption"/>
        <w:ind w:left="1440"/>
        <w:jc w:val="center"/>
        <w:rPr>
          <w:sz w:val="24"/>
          <w:szCs w:val="24"/>
        </w:rPr>
      </w:pPr>
      <w:r>
        <w:t xml:space="preserve">Gambar </w:t>
      </w:r>
      <w:fldSimple w:instr=" SEQ Gambar \* ARABIC ">
        <w:r>
          <w:rPr>
            <w:noProof/>
          </w:rPr>
          <w:t>1</w:t>
        </w:r>
      </w:fldSimple>
      <w:r>
        <w:t xml:space="preserve"> operasi konvolusi</w:t>
      </w:r>
    </w:p>
    <w:p w14:paraId="4CC2E9B6" w14:textId="3FD98F4D" w:rsidR="00960884" w:rsidRDefault="00960884" w:rsidP="005433BC">
      <w:pPr>
        <w:pStyle w:val="ListParagraph"/>
        <w:numPr>
          <w:ilvl w:val="0"/>
          <w:numId w:val="36"/>
        </w:numPr>
        <w:spacing w:line="360" w:lineRule="auto"/>
        <w:jc w:val="left"/>
        <w:rPr>
          <w:rFonts w:ascii="Times New Roman" w:hAnsi="Times New Roman" w:cs="Times New Roman"/>
          <w:b/>
          <w:sz w:val="24"/>
          <w:szCs w:val="24"/>
        </w:rPr>
      </w:pPr>
      <w:r>
        <w:rPr>
          <w:rFonts w:ascii="Times New Roman" w:hAnsi="Times New Roman" w:cs="Times New Roman"/>
          <w:b/>
          <w:sz w:val="24"/>
          <w:szCs w:val="24"/>
        </w:rPr>
        <w:t>Max-Pooling Layer</w:t>
      </w:r>
    </w:p>
    <w:p w14:paraId="185B5D1C" w14:textId="547D2AC0" w:rsidR="00960884" w:rsidRDefault="00960884" w:rsidP="00960884">
      <w:pPr>
        <w:pStyle w:val="ListParagraph"/>
        <w:spacing w:line="360" w:lineRule="auto"/>
        <w:ind w:left="1440"/>
        <w:rPr>
          <w:rFonts w:ascii="Times New Roman" w:hAnsi="Times New Roman" w:cs="Times New Roman"/>
          <w:sz w:val="24"/>
          <w:szCs w:val="24"/>
        </w:rPr>
      </w:pPr>
      <w:r w:rsidRPr="00960884">
        <w:rPr>
          <w:rFonts w:ascii="Times New Roman" w:hAnsi="Times New Roman" w:cs="Times New Roman"/>
          <w:sz w:val="24"/>
          <w:szCs w:val="24"/>
        </w:rPr>
        <w:t>Polling layer biasanya berada setelah conv</w:t>
      </w:r>
      <w:r>
        <w:rPr>
          <w:rFonts w:ascii="Times New Roman" w:hAnsi="Times New Roman" w:cs="Times New Roman"/>
          <w:sz w:val="24"/>
          <w:szCs w:val="24"/>
        </w:rPr>
        <w:t>olution</w:t>
      </w:r>
      <w:r w:rsidRPr="00960884">
        <w:rPr>
          <w:rFonts w:ascii="Times New Roman" w:hAnsi="Times New Roman" w:cs="Times New Roman"/>
          <w:sz w:val="24"/>
          <w:szCs w:val="24"/>
        </w:rPr>
        <w:t xml:space="preserve"> layer. Pada prinsipnya pooling layer </w:t>
      </w:r>
      <w:r w:rsidRPr="00960884">
        <w:rPr>
          <w:rFonts w:ascii="Times New Roman" w:hAnsi="Times New Roman" w:cs="Times New Roman"/>
        </w:rPr>
        <w:t>terdiri dari filter dengan ukuran dan ukuran tertentu, dan filter berpindah ke seluruh area</w:t>
      </w:r>
      <w:r>
        <w:t xml:space="preserve"> </w:t>
      </w:r>
      <w:r w:rsidRPr="00960884">
        <w:rPr>
          <w:rFonts w:ascii="Times New Roman" w:hAnsi="Times New Roman" w:cs="Times New Roman"/>
          <w:sz w:val="24"/>
          <w:szCs w:val="24"/>
        </w:rPr>
        <w:t>feature map. Tujuan dari penggunaan pooling layer adalah mengurangi dimensi dari feature map (downsampling), sehingga mempercepat komputasi karena parameter yang harus di update semakin sedikit dan mengatasi overfitting.</w:t>
      </w:r>
    </w:p>
    <w:p w14:paraId="747E8936" w14:textId="77777777" w:rsidR="00A5377E" w:rsidRDefault="00960884" w:rsidP="00A5377E">
      <w:pPr>
        <w:pStyle w:val="ListParagraph"/>
        <w:keepNext/>
        <w:spacing w:line="360" w:lineRule="auto"/>
        <w:ind w:left="1440"/>
        <w:jc w:val="center"/>
      </w:pPr>
      <w:r>
        <w:rPr>
          <w:noProof/>
        </w:rPr>
        <w:drawing>
          <wp:inline distT="0" distB="0" distL="0" distR="0" wp14:anchorId="105956FF" wp14:editId="6C1AC4FB">
            <wp:extent cx="2880360" cy="1368870"/>
            <wp:effectExtent l="0" t="0" r="0"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899731" cy="1378076"/>
                    </a:xfrm>
                    <a:prstGeom prst="rect">
                      <a:avLst/>
                    </a:prstGeom>
                  </pic:spPr>
                </pic:pic>
              </a:graphicData>
            </a:graphic>
          </wp:inline>
        </w:drawing>
      </w:r>
    </w:p>
    <w:p w14:paraId="60DDF080" w14:textId="5EBA1146" w:rsidR="00960884" w:rsidRPr="00960884" w:rsidRDefault="00A5377E" w:rsidP="00A5377E">
      <w:pPr>
        <w:pStyle w:val="Caption"/>
        <w:ind w:left="1440"/>
        <w:jc w:val="center"/>
        <w:rPr>
          <w:sz w:val="24"/>
          <w:szCs w:val="24"/>
        </w:rPr>
      </w:pPr>
      <w:r>
        <w:t xml:space="preserve">Gambar </w:t>
      </w:r>
      <w:fldSimple w:instr=" SEQ Gambar \* ARABIC ">
        <w:r>
          <w:rPr>
            <w:noProof/>
          </w:rPr>
          <w:t>2</w:t>
        </w:r>
      </w:fldSimple>
      <w:r>
        <w:t xml:space="preserve"> contoh max pooling</w:t>
      </w:r>
    </w:p>
    <w:p w14:paraId="2B42CF4C" w14:textId="7C688FFE" w:rsidR="00960884" w:rsidRDefault="00960884" w:rsidP="00960884">
      <w:pPr>
        <w:pStyle w:val="ListParagraph"/>
        <w:numPr>
          <w:ilvl w:val="0"/>
          <w:numId w:val="36"/>
        </w:numPr>
        <w:spacing w:line="360" w:lineRule="auto"/>
        <w:jc w:val="left"/>
        <w:rPr>
          <w:rFonts w:ascii="Times New Roman" w:hAnsi="Times New Roman" w:cs="Times New Roman"/>
          <w:b/>
          <w:sz w:val="24"/>
          <w:szCs w:val="24"/>
        </w:rPr>
      </w:pPr>
      <w:r>
        <w:rPr>
          <w:rFonts w:ascii="Times New Roman" w:hAnsi="Times New Roman" w:cs="Times New Roman"/>
          <w:b/>
          <w:sz w:val="24"/>
          <w:szCs w:val="24"/>
        </w:rPr>
        <w:t>Drop out Layer</w:t>
      </w:r>
    </w:p>
    <w:p w14:paraId="5268F71D" w14:textId="413159E9" w:rsidR="00A5377E" w:rsidRPr="00A5377E" w:rsidRDefault="00A5377E" w:rsidP="00A5377E">
      <w:pPr>
        <w:pStyle w:val="ListParagraph"/>
        <w:spacing w:line="360" w:lineRule="auto"/>
        <w:ind w:left="1440"/>
        <w:rPr>
          <w:rFonts w:ascii="Times New Roman" w:hAnsi="Times New Roman" w:cs="Times New Roman"/>
          <w:sz w:val="24"/>
          <w:szCs w:val="24"/>
        </w:rPr>
      </w:pPr>
      <w:r w:rsidRPr="00A5377E">
        <w:rPr>
          <w:rFonts w:ascii="Times New Roman" w:hAnsi="Times New Roman" w:cs="Times New Roman"/>
          <w:sz w:val="24"/>
          <w:szCs w:val="24"/>
        </w:rPr>
        <w:t>Dropout adalah teknik regularisasi jaringan syaraf dimana beberapa neuron akan dipilih secara acak dan tidak digunakan selama pelatihan. Neuron-neuron ini dapat dikatakan</w:t>
      </w:r>
      <w:r>
        <w:rPr>
          <w:rFonts w:ascii="Times New Roman" w:hAnsi="Times New Roman" w:cs="Times New Roman"/>
          <w:sz w:val="24"/>
          <w:szCs w:val="24"/>
        </w:rPr>
        <w:t xml:space="preserve"> dan</w:t>
      </w:r>
      <w:r w:rsidRPr="00A5377E">
        <w:rPr>
          <w:rFonts w:ascii="Times New Roman" w:hAnsi="Times New Roman" w:cs="Times New Roman"/>
          <w:sz w:val="24"/>
          <w:szCs w:val="24"/>
        </w:rPr>
        <w:t xml:space="preserve"> ditangani secara acak. Ini berarti </w:t>
      </w:r>
      <w:r w:rsidR="00810064" w:rsidRPr="00810064">
        <w:rPr>
          <w:rFonts w:ascii="Times New Roman" w:hAnsi="Times New Roman" w:cs="Times New Roman"/>
          <w:sz w:val="24"/>
          <w:szCs w:val="24"/>
        </w:rPr>
        <w:t xml:space="preserve">kontribusi neuron yang dibuang akan diberhentikan </w:t>
      </w:r>
      <w:r w:rsidR="00810064" w:rsidRPr="00810064">
        <w:rPr>
          <w:rFonts w:ascii="Times New Roman" w:hAnsi="Times New Roman" w:cs="Times New Roman"/>
          <w:sz w:val="24"/>
          <w:szCs w:val="24"/>
        </w:rPr>
        <w:lastRenderedPageBreak/>
        <w:t>sementara jaringan dan bobot baru juga tidak diterapkan pada neuron pada saat melakukan backpropagation</w:t>
      </w:r>
      <w:r w:rsidRPr="00A5377E">
        <w:rPr>
          <w:rFonts w:ascii="Times New Roman" w:hAnsi="Times New Roman" w:cs="Times New Roman"/>
          <w:sz w:val="24"/>
          <w:szCs w:val="24"/>
        </w:rPr>
        <w:t>.</w:t>
      </w:r>
    </w:p>
    <w:p w14:paraId="12C7C4DD" w14:textId="0501CAB0" w:rsidR="00542A97" w:rsidRDefault="00542A97" w:rsidP="00542A97">
      <w:pPr>
        <w:pStyle w:val="ListParagraph"/>
        <w:numPr>
          <w:ilvl w:val="0"/>
          <w:numId w:val="34"/>
        </w:numPr>
        <w:spacing w:line="360" w:lineRule="auto"/>
        <w:ind w:left="540"/>
        <w:jc w:val="left"/>
        <w:rPr>
          <w:rFonts w:ascii="Times New Roman" w:hAnsi="Times New Roman" w:cs="Times New Roman"/>
          <w:b/>
          <w:sz w:val="24"/>
          <w:szCs w:val="24"/>
        </w:rPr>
      </w:pPr>
      <w:r w:rsidRPr="00542A97">
        <w:rPr>
          <w:rFonts w:ascii="Times New Roman" w:hAnsi="Times New Roman" w:cs="Times New Roman"/>
          <w:b/>
          <w:sz w:val="24"/>
          <w:szCs w:val="24"/>
        </w:rPr>
        <w:t>Tahap Pengujian Sistem dan Analisis</w:t>
      </w:r>
    </w:p>
    <w:p w14:paraId="30C98214" w14:textId="6FD34108" w:rsidR="00655FCE" w:rsidRPr="00655FCE" w:rsidRDefault="00655FCE" w:rsidP="005433BC">
      <w:pPr>
        <w:pStyle w:val="ListParagraph"/>
        <w:spacing w:line="360" w:lineRule="auto"/>
        <w:ind w:left="540"/>
        <w:rPr>
          <w:rFonts w:ascii="Times New Roman" w:hAnsi="Times New Roman" w:cs="Times New Roman"/>
          <w:sz w:val="24"/>
          <w:szCs w:val="24"/>
        </w:rPr>
      </w:pPr>
      <w:r>
        <w:rPr>
          <w:rFonts w:ascii="Times New Roman" w:hAnsi="Times New Roman" w:cs="Times New Roman"/>
          <w:sz w:val="24"/>
          <w:szCs w:val="24"/>
        </w:rPr>
        <w:t xml:space="preserve">Pada tahap ini sistem akan diuji </w:t>
      </w:r>
      <w:r w:rsidR="005433BC">
        <w:rPr>
          <w:rFonts w:ascii="Times New Roman" w:hAnsi="Times New Roman" w:cs="Times New Roman"/>
          <w:sz w:val="24"/>
          <w:szCs w:val="24"/>
        </w:rPr>
        <w:t>kesesuaiannya dengan data yang ada, setelah citra selesai diproses, hasil akan dikumpulkan dan di Analisa untuk diambil kesimpulan.</w:t>
      </w:r>
    </w:p>
    <w:p w14:paraId="228D277B" w14:textId="1672BA15" w:rsidR="00542A97" w:rsidRDefault="00542A97" w:rsidP="00542A97">
      <w:pPr>
        <w:pStyle w:val="ListParagraph"/>
        <w:numPr>
          <w:ilvl w:val="0"/>
          <w:numId w:val="34"/>
        </w:numPr>
        <w:spacing w:line="360" w:lineRule="auto"/>
        <w:ind w:left="540"/>
        <w:jc w:val="left"/>
        <w:rPr>
          <w:rFonts w:ascii="Times New Roman" w:hAnsi="Times New Roman" w:cs="Times New Roman"/>
          <w:b/>
          <w:sz w:val="24"/>
          <w:szCs w:val="24"/>
        </w:rPr>
      </w:pPr>
      <w:r w:rsidRPr="00542A97">
        <w:rPr>
          <w:rFonts w:ascii="Times New Roman" w:hAnsi="Times New Roman" w:cs="Times New Roman"/>
          <w:b/>
          <w:sz w:val="24"/>
          <w:szCs w:val="24"/>
        </w:rPr>
        <w:t>Tahap Pelaporan dan Publikasi Ilmiah</w:t>
      </w:r>
    </w:p>
    <w:p w14:paraId="72F890C4" w14:textId="450DA14C" w:rsidR="00FE3DE8" w:rsidRPr="00321355" w:rsidRDefault="005433BC" w:rsidP="00321355">
      <w:pPr>
        <w:pStyle w:val="ListParagraph"/>
        <w:spacing w:line="360" w:lineRule="auto"/>
        <w:ind w:left="540"/>
        <w:jc w:val="left"/>
        <w:rPr>
          <w:rFonts w:ascii="Times New Roman" w:hAnsi="Times New Roman" w:cs="Times New Roman"/>
          <w:sz w:val="24"/>
          <w:szCs w:val="24"/>
        </w:rPr>
      </w:pPr>
      <w:r>
        <w:rPr>
          <w:rFonts w:ascii="Times New Roman" w:hAnsi="Times New Roman" w:cs="Times New Roman"/>
          <w:sz w:val="24"/>
          <w:szCs w:val="24"/>
        </w:rPr>
        <w:t>Pada tahap ini sistem yang telah dibangun akan didokumentasikan dan siap untuk dipublikasikan pada acara acara seperti seminar informatika</w:t>
      </w:r>
      <w:r w:rsidR="00810064">
        <w:rPr>
          <w:rFonts w:ascii="Times New Roman" w:hAnsi="Times New Roman" w:cs="Times New Roman"/>
          <w:sz w:val="24"/>
          <w:szCs w:val="24"/>
        </w:rPr>
        <w:t>.</w:t>
      </w:r>
    </w:p>
    <w:p w14:paraId="766EDC91" w14:textId="592DD143" w:rsidR="00E318E9" w:rsidRPr="00FE3DE8" w:rsidRDefault="00E318E9" w:rsidP="00E318E9">
      <w:pPr>
        <w:pStyle w:val="Heading2"/>
        <w:numPr>
          <w:ilvl w:val="0"/>
          <w:numId w:val="1"/>
        </w:numPr>
        <w:jc w:val="left"/>
        <w:rPr>
          <w:rFonts w:cs="Times New Roman"/>
          <w:color w:val="auto"/>
          <w:szCs w:val="24"/>
        </w:rPr>
      </w:pPr>
      <w:r w:rsidRPr="00FE3DE8">
        <w:rPr>
          <w:rFonts w:cs="Times New Roman"/>
          <w:color w:val="auto"/>
          <w:szCs w:val="24"/>
        </w:rPr>
        <w:t>Referensi</w:t>
      </w:r>
    </w:p>
    <w:p w14:paraId="4BF2563B" w14:textId="302F05D6" w:rsidR="008619BC" w:rsidRPr="008619BC" w:rsidRDefault="00E318E9" w:rsidP="008619BC">
      <w:pPr>
        <w:widowControl w:val="0"/>
        <w:autoSpaceDE w:val="0"/>
        <w:autoSpaceDN w:val="0"/>
        <w:adjustRightInd w:val="0"/>
        <w:ind w:left="640" w:hanging="640"/>
        <w:rPr>
          <w:noProof/>
        </w:rPr>
      </w:pPr>
      <w:r w:rsidRPr="008141FC">
        <w:rPr>
          <w:b/>
          <w:highlight w:val="yellow"/>
        </w:rPr>
        <w:fldChar w:fldCharType="begin" w:fldLock="1"/>
      </w:r>
      <w:r w:rsidRPr="008141FC">
        <w:rPr>
          <w:b/>
          <w:highlight w:val="yellow"/>
        </w:rPr>
        <w:instrText xml:space="preserve">ADDIN Mendeley Bibliography CSL_BIBLIOGRAPHY </w:instrText>
      </w:r>
      <w:r w:rsidRPr="008141FC">
        <w:rPr>
          <w:b/>
          <w:highlight w:val="yellow"/>
        </w:rPr>
        <w:fldChar w:fldCharType="separate"/>
      </w:r>
      <w:r w:rsidR="008619BC" w:rsidRPr="008619BC">
        <w:rPr>
          <w:noProof/>
        </w:rPr>
        <w:t>[1]</w:t>
      </w:r>
      <w:r w:rsidR="008619BC" w:rsidRPr="008619BC">
        <w:rPr>
          <w:noProof/>
        </w:rPr>
        <w:tab/>
        <w:t xml:space="preserve">S. Mishra, R. Sachan, and D. Rajpal, “ScienceDirect Deep Convolutional Neural Network based Detection System for Corn Disease Recognition Real-time,” </w:t>
      </w:r>
      <w:r w:rsidR="008619BC" w:rsidRPr="008619BC">
        <w:rPr>
          <w:i/>
          <w:iCs/>
          <w:noProof/>
        </w:rPr>
        <w:t>Procedia Comput. Sci.</w:t>
      </w:r>
      <w:r w:rsidR="008619BC" w:rsidRPr="008619BC">
        <w:rPr>
          <w:noProof/>
        </w:rPr>
        <w:t>, vol. 167, pp. 2003–2010, 2020, doi: 10.1016/j.procs.2020.03.236.</w:t>
      </w:r>
    </w:p>
    <w:p w14:paraId="2AE305AE" w14:textId="77777777" w:rsidR="008619BC" w:rsidRPr="008619BC" w:rsidRDefault="008619BC" w:rsidP="008619BC">
      <w:pPr>
        <w:widowControl w:val="0"/>
        <w:autoSpaceDE w:val="0"/>
        <w:autoSpaceDN w:val="0"/>
        <w:adjustRightInd w:val="0"/>
        <w:ind w:left="640" w:hanging="640"/>
        <w:rPr>
          <w:noProof/>
        </w:rPr>
      </w:pPr>
      <w:r w:rsidRPr="008619BC">
        <w:rPr>
          <w:noProof/>
        </w:rPr>
        <w:t>[2]</w:t>
      </w:r>
      <w:r w:rsidRPr="008619BC">
        <w:rPr>
          <w:noProof/>
        </w:rPr>
        <w:tab/>
        <w:t xml:space="preserve">M. Agarwal, A. Singh, S. Arjaria, A. Sinha, and S. Gupta, “ScienceDirect ToLeD : Tomato Leaf Disease Detection using Convolution Neural Network,” </w:t>
      </w:r>
      <w:r w:rsidRPr="008619BC">
        <w:rPr>
          <w:i/>
          <w:iCs/>
          <w:noProof/>
        </w:rPr>
        <w:t>Procedia Comput. Sci.</w:t>
      </w:r>
      <w:r w:rsidRPr="008619BC">
        <w:rPr>
          <w:noProof/>
        </w:rPr>
        <w:t>, vol. 167, no. 2019, pp. 293–301, 2020, doi: 10.1016/j.procs.2020.03.225.</w:t>
      </w:r>
    </w:p>
    <w:p w14:paraId="625D9B6E" w14:textId="77777777" w:rsidR="008619BC" w:rsidRPr="008619BC" w:rsidRDefault="008619BC" w:rsidP="008619BC">
      <w:pPr>
        <w:widowControl w:val="0"/>
        <w:autoSpaceDE w:val="0"/>
        <w:autoSpaceDN w:val="0"/>
        <w:adjustRightInd w:val="0"/>
        <w:ind w:left="640" w:hanging="640"/>
        <w:rPr>
          <w:noProof/>
        </w:rPr>
      </w:pPr>
      <w:r w:rsidRPr="008619BC">
        <w:rPr>
          <w:noProof/>
        </w:rPr>
        <w:t>[3]</w:t>
      </w:r>
      <w:r w:rsidRPr="008619BC">
        <w:rPr>
          <w:noProof/>
        </w:rPr>
        <w:tab/>
        <w:t xml:space="preserve">A. Picon, M. Seitz, A. Alvarez-gila, P. Mohnke, A. Ortiz-barredo, and J. Echazarra, “Crop conditional Convolutional Neural Networks for massive multi-crop plant disease classi fi cation over cell phone acquired images taken on real fi eld conditions,” </w:t>
      </w:r>
      <w:r w:rsidRPr="008619BC">
        <w:rPr>
          <w:i/>
          <w:iCs/>
          <w:noProof/>
        </w:rPr>
        <w:t>Comput. Electron. Agric.</w:t>
      </w:r>
      <w:r w:rsidRPr="008619BC">
        <w:rPr>
          <w:noProof/>
        </w:rPr>
        <w:t>, no. September, p. 105093, 2019, doi: 10.1016/j.compag.2019.105093.</w:t>
      </w:r>
    </w:p>
    <w:p w14:paraId="3C20C625" w14:textId="77777777" w:rsidR="008619BC" w:rsidRPr="008619BC" w:rsidRDefault="008619BC" w:rsidP="008619BC">
      <w:pPr>
        <w:widowControl w:val="0"/>
        <w:autoSpaceDE w:val="0"/>
        <w:autoSpaceDN w:val="0"/>
        <w:adjustRightInd w:val="0"/>
        <w:ind w:left="640" w:hanging="640"/>
        <w:rPr>
          <w:noProof/>
        </w:rPr>
      </w:pPr>
      <w:r w:rsidRPr="008619BC">
        <w:rPr>
          <w:noProof/>
        </w:rPr>
        <w:t>[4]</w:t>
      </w:r>
      <w:r w:rsidRPr="008619BC">
        <w:rPr>
          <w:noProof/>
        </w:rPr>
        <w:tab/>
        <w:t xml:space="preserve">K. P. Ferentinos, “Deep learning models for plant disease detection and diagnosis,” </w:t>
      </w:r>
      <w:r w:rsidRPr="008619BC">
        <w:rPr>
          <w:i/>
          <w:iCs/>
          <w:noProof/>
        </w:rPr>
        <w:t>Comput. Electron. Agric.</w:t>
      </w:r>
      <w:r w:rsidRPr="008619BC">
        <w:rPr>
          <w:noProof/>
        </w:rPr>
        <w:t>, vol. 145, no. September 2017, pp. 311–318, 2018, doi: 10.1016/j.compag.2018.01.009.</w:t>
      </w:r>
    </w:p>
    <w:p w14:paraId="3F15C7F4" w14:textId="36F1BA73" w:rsidR="00321355" w:rsidRPr="008619BC" w:rsidRDefault="008619BC" w:rsidP="00321355">
      <w:pPr>
        <w:widowControl w:val="0"/>
        <w:autoSpaceDE w:val="0"/>
        <w:autoSpaceDN w:val="0"/>
        <w:adjustRightInd w:val="0"/>
        <w:ind w:left="640" w:hanging="640"/>
        <w:rPr>
          <w:noProof/>
        </w:rPr>
      </w:pPr>
      <w:r w:rsidRPr="008619BC">
        <w:rPr>
          <w:noProof/>
        </w:rPr>
        <w:t>[5]</w:t>
      </w:r>
      <w:r w:rsidRPr="008619BC">
        <w:rPr>
          <w:noProof/>
        </w:rPr>
        <w:tab/>
        <w:t xml:space="preserve">S. H. Lee, H. Goëau, P. Bonnet, and A. Joly, “New perspectives on plant disease characterization based on deep learning,” </w:t>
      </w:r>
      <w:r w:rsidRPr="008619BC">
        <w:rPr>
          <w:i/>
          <w:iCs/>
          <w:noProof/>
        </w:rPr>
        <w:t>Comput. Electron. Agric.</w:t>
      </w:r>
      <w:r w:rsidRPr="008619BC">
        <w:rPr>
          <w:noProof/>
        </w:rPr>
        <w:t>, vol. 170, no. January 2019, p. 105220, 2020, doi: 10.1016/j.compag.2020.105220.</w:t>
      </w:r>
    </w:p>
    <w:p w14:paraId="5290284C" w14:textId="3790596D" w:rsidR="00321355" w:rsidRPr="00321355" w:rsidRDefault="00E318E9" w:rsidP="00321355">
      <w:pPr>
        <w:rPr>
          <w:b/>
          <w:highlight w:val="yellow"/>
        </w:rPr>
      </w:pPr>
      <w:r w:rsidRPr="008141FC">
        <w:rPr>
          <w:b/>
          <w:highlight w:val="yellow"/>
        </w:rPr>
        <w:fldChar w:fldCharType="end"/>
      </w:r>
    </w:p>
    <w:sectPr w:rsidR="00321355" w:rsidRPr="00321355" w:rsidSect="000B1309">
      <w:headerReference w:type="default" r:id="rId13"/>
      <w:footerReference w:type="default" r:id="rId14"/>
      <w:headerReference w:type="first" r:id="rId15"/>
      <w:footerReference w:type="first" r:id="rId16"/>
      <w:pgSz w:w="11906" w:h="16838" w:code="9"/>
      <w:pgMar w:top="1924" w:right="1701" w:bottom="1701" w:left="2268"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132AAA5" w14:textId="77777777" w:rsidR="001C3865" w:rsidRDefault="001C3865">
      <w:r>
        <w:separator/>
      </w:r>
    </w:p>
  </w:endnote>
  <w:endnote w:type="continuationSeparator" w:id="0">
    <w:p w14:paraId="7AF51F6D" w14:textId="77777777" w:rsidR="001C3865" w:rsidRDefault="001C386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165C94" w14:textId="77777777" w:rsidR="00465044" w:rsidRPr="00D63FB6" w:rsidRDefault="00465044">
    <w:pPr>
      <w:pStyle w:val="Footer"/>
      <w:jc w:val="center"/>
      <w:rPr>
        <w:rFonts w:ascii="Times New Roman" w:hAnsi="Times New Roman" w:cs="Times New Roman"/>
        <w:sz w:val="24"/>
        <w:szCs w:val="24"/>
      </w:rPr>
    </w:pPr>
  </w:p>
  <w:p w14:paraId="7AEA5F25" w14:textId="77777777" w:rsidR="00465044" w:rsidRPr="00D63FB6" w:rsidRDefault="00465044">
    <w:pPr>
      <w:pStyle w:val="Footer"/>
      <w:rPr>
        <w:rFonts w:ascii="Times New Roman" w:hAnsi="Times New Roman" w:cs="Times New Roman"/>
        <w:sz w:val="24"/>
        <w:szCs w:val="24"/>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E7C653" w14:textId="77777777" w:rsidR="00465044" w:rsidRDefault="0046504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81AD434" w14:textId="77777777" w:rsidR="001C3865" w:rsidRDefault="001C3865">
      <w:r>
        <w:separator/>
      </w:r>
    </w:p>
  </w:footnote>
  <w:footnote w:type="continuationSeparator" w:id="0">
    <w:p w14:paraId="786FACCB" w14:textId="77777777" w:rsidR="001C3865" w:rsidRDefault="001C386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7AB85B" w14:textId="77777777" w:rsidR="00465044" w:rsidRPr="00F13402" w:rsidRDefault="00465044">
    <w:pPr>
      <w:pStyle w:val="Header"/>
      <w:rPr>
        <w:rFonts w:ascii="Times New Roman" w:hAnsi="Times New Roman" w:cs="Times New Roman"/>
        <w:sz w:val="24"/>
        <w:szCs w:val="24"/>
      </w:rPr>
    </w:pPr>
    <w:r>
      <w:rPr>
        <w:rFonts w:ascii="Times New Roman" w:hAnsi="Times New Roman" w:cs="Times New Roman"/>
        <w:sz w:val="24"/>
        <w:szCs w:val="24"/>
      </w:rPr>
      <w:t>2</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85725816"/>
      <w:docPartObj>
        <w:docPartGallery w:val="Page Numbers (Top of Page)"/>
        <w:docPartUnique/>
      </w:docPartObj>
    </w:sdtPr>
    <w:sdtEndPr>
      <w:rPr>
        <w:noProof/>
      </w:rPr>
    </w:sdtEndPr>
    <w:sdtContent>
      <w:p w14:paraId="1A57E506" w14:textId="62F6DE69" w:rsidR="00465044" w:rsidRDefault="00465044">
        <w:pPr>
          <w:pStyle w:val="Header"/>
          <w:jc w:val="right"/>
        </w:pPr>
        <w:r>
          <w:fldChar w:fldCharType="begin"/>
        </w:r>
        <w:r>
          <w:instrText xml:space="preserve"> PAGE   \* MERGEFORMAT </w:instrText>
        </w:r>
        <w:r>
          <w:fldChar w:fldCharType="separate"/>
        </w:r>
        <w:r w:rsidR="003434F7">
          <w:rPr>
            <w:noProof/>
          </w:rPr>
          <w:t>3</w:t>
        </w:r>
        <w:r>
          <w:rPr>
            <w:noProof/>
          </w:rPr>
          <w:fldChar w:fldCharType="end"/>
        </w:r>
      </w:p>
    </w:sdtContent>
  </w:sdt>
  <w:p w14:paraId="38F9E794" w14:textId="77777777" w:rsidR="00465044" w:rsidRPr="00F13402" w:rsidRDefault="00465044">
    <w:pPr>
      <w:pStyle w:val="Header"/>
      <w:rPr>
        <w:rFonts w:ascii="Times New Roman" w:hAnsi="Times New Roman" w:cs="Times New Roman"/>
        <w:sz w:val="24"/>
        <w:szCs w:val="24"/>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D0D480" w14:textId="77777777" w:rsidR="00465044" w:rsidRPr="00FC1C2A" w:rsidRDefault="00465044">
    <w:pPr>
      <w:pStyle w:val="Header"/>
      <w:jc w:val="right"/>
      <w:rPr>
        <w:rFonts w:ascii="Times New Roman" w:hAnsi="Times New Roman" w:cs="Times New Roman"/>
        <w:sz w:val="24"/>
        <w:szCs w:val="24"/>
      </w:rPr>
    </w:pPr>
  </w:p>
  <w:p w14:paraId="6F74EE24" w14:textId="77777777" w:rsidR="00465044" w:rsidRPr="00FC1C2A" w:rsidRDefault="00465044">
    <w:pPr>
      <w:pStyle w:val="Header"/>
      <w:rPr>
        <w:rFonts w:ascii="Times New Roman" w:hAnsi="Times New Roman" w:cs="Times New Roman"/>
        <w:sz w:val="24"/>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0969E6"/>
    <w:multiLevelType w:val="hybridMultilevel"/>
    <w:tmpl w:val="1C042FA2"/>
    <w:lvl w:ilvl="0" w:tplc="6F86D0C8">
      <w:start w:val="1"/>
      <w:numFmt w:val="decimal"/>
      <w:lvlText w:val="6.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987C5F"/>
    <w:multiLevelType w:val="hybridMultilevel"/>
    <w:tmpl w:val="4D307C70"/>
    <w:lvl w:ilvl="0" w:tplc="63761C52">
      <w:start w:val="1"/>
      <w:numFmt w:val="decimal"/>
      <w:lvlText w:val="%1."/>
      <w:lvlJc w:val="left"/>
      <w:pPr>
        <w:tabs>
          <w:tab w:val="num" w:pos="720"/>
        </w:tabs>
        <w:ind w:left="720" w:hanging="360"/>
      </w:pPr>
    </w:lvl>
    <w:lvl w:ilvl="1" w:tplc="D1BCAE60" w:tentative="1">
      <w:start w:val="1"/>
      <w:numFmt w:val="decimal"/>
      <w:lvlText w:val="%2."/>
      <w:lvlJc w:val="left"/>
      <w:pPr>
        <w:tabs>
          <w:tab w:val="num" w:pos="1440"/>
        </w:tabs>
        <w:ind w:left="1440" w:hanging="360"/>
      </w:pPr>
    </w:lvl>
    <w:lvl w:ilvl="2" w:tplc="127C754C" w:tentative="1">
      <w:start w:val="1"/>
      <w:numFmt w:val="decimal"/>
      <w:lvlText w:val="%3."/>
      <w:lvlJc w:val="left"/>
      <w:pPr>
        <w:tabs>
          <w:tab w:val="num" w:pos="2160"/>
        </w:tabs>
        <w:ind w:left="2160" w:hanging="360"/>
      </w:pPr>
    </w:lvl>
    <w:lvl w:ilvl="3" w:tplc="891C5FCC" w:tentative="1">
      <w:start w:val="1"/>
      <w:numFmt w:val="decimal"/>
      <w:lvlText w:val="%4."/>
      <w:lvlJc w:val="left"/>
      <w:pPr>
        <w:tabs>
          <w:tab w:val="num" w:pos="2880"/>
        </w:tabs>
        <w:ind w:left="2880" w:hanging="360"/>
      </w:pPr>
    </w:lvl>
    <w:lvl w:ilvl="4" w:tplc="9CA29D84" w:tentative="1">
      <w:start w:val="1"/>
      <w:numFmt w:val="decimal"/>
      <w:lvlText w:val="%5."/>
      <w:lvlJc w:val="left"/>
      <w:pPr>
        <w:tabs>
          <w:tab w:val="num" w:pos="3600"/>
        </w:tabs>
        <w:ind w:left="3600" w:hanging="360"/>
      </w:pPr>
    </w:lvl>
    <w:lvl w:ilvl="5" w:tplc="57082792" w:tentative="1">
      <w:start w:val="1"/>
      <w:numFmt w:val="decimal"/>
      <w:lvlText w:val="%6."/>
      <w:lvlJc w:val="left"/>
      <w:pPr>
        <w:tabs>
          <w:tab w:val="num" w:pos="4320"/>
        </w:tabs>
        <w:ind w:left="4320" w:hanging="360"/>
      </w:pPr>
    </w:lvl>
    <w:lvl w:ilvl="6" w:tplc="89027118" w:tentative="1">
      <w:start w:val="1"/>
      <w:numFmt w:val="decimal"/>
      <w:lvlText w:val="%7."/>
      <w:lvlJc w:val="left"/>
      <w:pPr>
        <w:tabs>
          <w:tab w:val="num" w:pos="5040"/>
        </w:tabs>
        <w:ind w:left="5040" w:hanging="360"/>
      </w:pPr>
    </w:lvl>
    <w:lvl w:ilvl="7" w:tplc="2CD44A38" w:tentative="1">
      <w:start w:val="1"/>
      <w:numFmt w:val="decimal"/>
      <w:lvlText w:val="%8."/>
      <w:lvlJc w:val="left"/>
      <w:pPr>
        <w:tabs>
          <w:tab w:val="num" w:pos="5760"/>
        </w:tabs>
        <w:ind w:left="5760" w:hanging="360"/>
      </w:pPr>
    </w:lvl>
    <w:lvl w:ilvl="8" w:tplc="A490AED2" w:tentative="1">
      <w:start w:val="1"/>
      <w:numFmt w:val="decimal"/>
      <w:lvlText w:val="%9."/>
      <w:lvlJc w:val="left"/>
      <w:pPr>
        <w:tabs>
          <w:tab w:val="num" w:pos="6480"/>
        </w:tabs>
        <w:ind w:left="6480" w:hanging="360"/>
      </w:pPr>
    </w:lvl>
  </w:abstractNum>
  <w:abstractNum w:abstractNumId="2" w15:restartNumberingAfterBreak="0">
    <w:nsid w:val="09CF7776"/>
    <w:multiLevelType w:val="hybridMultilevel"/>
    <w:tmpl w:val="8E8612CC"/>
    <w:lvl w:ilvl="0" w:tplc="BC36E990">
      <w:start w:val="6"/>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3" w15:restartNumberingAfterBreak="0">
    <w:nsid w:val="10746029"/>
    <w:multiLevelType w:val="hybridMultilevel"/>
    <w:tmpl w:val="9A7E58DE"/>
    <w:lvl w:ilvl="0" w:tplc="E74AB5FA">
      <w:start w:val="1"/>
      <w:numFmt w:val="decimal"/>
      <w:lvlText w:val="7.%1."/>
      <w:lvlJc w:val="left"/>
      <w:pPr>
        <w:ind w:left="1080" w:hanging="360"/>
      </w:pPr>
      <w:rPr>
        <w:rFonts w:ascii="Times New Roman" w:hAnsi="Times New Roman" w:cs="Times New Roma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3F55494"/>
    <w:multiLevelType w:val="hybridMultilevel"/>
    <w:tmpl w:val="F788A02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5767AE2"/>
    <w:multiLevelType w:val="hybridMultilevel"/>
    <w:tmpl w:val="6ED444F8"/>
    <w:lvl w:ilvl="0" w:tplc="38CAF344">
      <w:start w:val="1"/>
      <w:numFmt w:val="lowerLetter"/>
      <w:lvlText w:val="%1."/>
      <w:lvlJc w:val="left"/>
      <w:pPr>
        <w:ind w:left="810" w:hanging="360"/>
      </w:pPr>
      <w:rPr>
        <w:rFonts w:ascii="Times New Roman" w:eastAsia="Times New Roman" w:hAnsi="Times New Roman" w:cs="Times New Roman"/>
        <w:color w:val="auto"/>
      </w:rPr>
    </w:lvl>
    <w:lvl w:ilvl="1" w:tplc="0478E472">
      <w:numFmt w:val="bullet"/>
      <w:lvlText w:val="•"/>
      <w:lvlJc w:val="left"/>
      <w:pPr>
        <w:ind w:left="1530" w:hanging="360"/>
      </w:pPr>
      <w:rPr>
        <w:rFonts w:ascii="Times New Roman" w:eastAsiaTheme="minorHAnsi" w:hAnsi="Times New Roman" w:cs="Times New Roman" w:hint="default"/>
      </w:rPr>
    </w:lvl>
    <w:lvl w:ilvl="2" w:tplc="0409001B">
      <w:start w:val="1"/>
      <w:numFmt w:val="lowerRoman"/>
      <w:lvlText w:val="%3."/>
      <w:lvlJc w:val="right"/>
      <w:pPr>
        <w:ind w:left="2250" w:hanging="180"/>
      </w:pPr>
    </w:lvl>
    <w:lvl w:ilvl="3" w:tplc="0409000F">
      <w:start w:val="1"/>
      <w:numFmt w:val="decimal"/>
      <w:lvlText w:val="%4."/>
      <w:lvlJc w:val="left"/>
      <w:pPr>
        <w:ind w:left="2970" w:hanging="360"/>
      </w:pPr>
    </w:lvl>
    <w:lvl w:ilvl="4" w:tplc="04090019">
      <w:start w:val="1"/>
      <w:numFmt w:val="lowerLetter"/>
      <w:lvlText w:val="%5."/>
      <w:lvlJc w:val="left"/>
      <w:pPr>
        <w:ind w:left="3690" w:hanging="360"/>
      </w:pPr>
    </w:lvl>
    <w:lvl w:ilvl="5" w:tplc="0409001B">
      <w:start w:val="1"/>
      <w:numFmt w:val="lowerRoman"/>
      <w:lvlText w:val="%6."/>
      <w:lvlJc w:val="right"/>
      <w:pPr>
        <w:ind w:left="4410" w:hanging="180"/>
      </w:pPr>
    </w:lvl>
    <w:lvl w:ilvl="6" w:tplc="0409000F">
      <w:start w:val="1"/>
      <w:numFmt w:val="decimal"/>
      <w:lvlText w:val="%7."/>
      <w:lvlJc w:val="left"/>
      <w:pPr>
        <w:ind w:left="5130" w:hanging="360"/>
      </w:pPr>
    </w:lvl>
    <w:lvl w:ilvl="7" w:tplc="04090019">
      <w:start w:val="1"/>
      <w:numFmt w:val="lowerLetter"/>
      <w:lvlText w:val="%8."/>
      <w:lvlJc w:val="left"/>
      <w:pPr>
        <w:ind w:left="5850" w:hanging="360"/>
      </w:pPr>
    </w:lvl>
    <w:lvl w:ilvl="8" w:tplc="0409001B">
      <w:start w:val="1"/>
      <w:numFmt w:val="lowerRoman"/>
      <w:lvlText w:val="%9."/>
      <w:lvlJc w:val="right"/>
      <w:pPr>
        <w:ind w:left="6570" w:hanging="180"/>
      </w:pPr>
    </w:lvl>
  </w:abstractNum>
  <w:abstractNum w:abstractNumId="6" w15:restartNumberingAfterBreak="0">
    <w:nsid w:val="194B7BC8"/>
    <w:multiLevelType w:val="hybridMultilevel"/>
    <w:tmpl w:val="10E8D2C2"/>
    <w:lvl w:ilvl="0" w:tplc="6BA653D6">
      <w:start w:val="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7AD5C0B"/>
    <w:multiLevelType w:val="hybridMultilevel"/>
    <w:tmpl w:val="F2400AA4"/>
    <w:lvl w:ilvl="0" w:tplc="BEEE5EBC">
      <w:start w:val="1"/>
      <w:numFmt w:val="decimal"/>
      <w:lvlText w:val="%1."/>
      <w:lvlJc w:val="left"/>
      <w:pPr>
        <w:ind w:left="360" w:hanging="360"/>
      </w:pPr>
      <w:rPr>
        <w:rFonts w:ascii="Times New Roman" w:eastAsia="Calibri" w:hAnsi="Times New Roman" w:cstheme="majorBidi"/>
        <w:b/>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2B3E1733"/>
    <w:multiLevelType w:val="hybridMultilevel"/>
    <w:tmpl w:val="5D2600E2"/>
    <w:lvl w:ilvl="0" w:tplc="C10A1F54">
      <w:start w:val="1"/>
      <w:numFmt w:val="decimal"/>
      <w:lvlText w:val="7.2.%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C1D1A89"/>
    <w:multiLevelType w:val="hybridMultilevel"/>
    <w:tmpl w:val="E00A6302"/>
    <w:lvl w:ilvl="0" w:tplc="AD260EAC">
      <w:start w:val="1"/>
      <w:numFmt w:val="decimal"/>
      <w:lvlText w:val="1.6.%1."/>
      <w:lvlJc w:val="left"/>
      <w:pPr>
        <w:ind w:left="720" w:hanging="360"/>
      </w:pPr>
      <w:rPr>
        <w:b/>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0" w15:restartNumberingAfterBreak="0">
    <w:nsid w:val="2C66056F"/>
    <w:multiLevelType w:val="hybridMultilevel"/>
    <w:tmpl w:val="214CD21A"/>
    <w:lvl w:ilvl="0" w:tplc="6BA653D6">
      <w:start w:val="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FE93ED5"/>
    <w:multiLevelType w:val="hybridMultilevel"/>
    <w:tmpl w:val="692C1C6E"/>
    <w:lvl w:ilvl="0" w:tplc="04090001">
      <w:start w:val="1"/>
      <w:numFmt w:val="bullet"/>
      <w:lvlText w:val=""/>
      <w:lvlJc w:val="left"/>
      <w:pPr>
        <w:ind w:left="720" w:hanging="360"/>
      </w:pPr>
      <w:rPr>
        <w:rFonts w:ascii="Symbol" w:hAnsi="Symbol" w:hint="default"/>
      </w:rPr>
    </w:lvl>
    <w:lvl w:ilvl="1" w:tplc="0409000F">
      <w:start w:val="1"/>
      <w:numFmt w:val="decimal"/>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0851C5F"/>
    <w:multiLevelType w:val="hybridMultilevel"/>
    <w:tmpl w:val="35ECEB28"/>
    <w:lvl w:ilvl="0" w:tplc="1A2C8E60">
      <w:start w:val="1"/>
      <w:numFmt w:val="decimal"/>
      <w:lvlText w:val="7.3.%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3B44272"/>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3614669B"/>
    <w:multiLevelType w:val="hybridMultilevel"/>
    <w:tmpl w:val="4B325056"/>
    <w:lvl w:ilvl="0" w:tplc="0420864A">
      <w:start w:val="1"/>
      <w:numFmt w:val="decimal"/>
      <w:lvlText w:val="7.%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81D5CED"/>
    <w:multiLevelType w:val="hybridMultilevel"/>
    <w:tmpl w:val="3A16CF2A"/>
    <w:lvl w:ilvl="0" w:tplc="F2984AD0">
      <w:start w:val="1"/>
      <w:numFmt w:val="decimal"/>
      <w:lvlText w:val="6.%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5C151A3"/>
    <w:multiLevelType w:val="multilevel"/>
    <w:tmpl w:val="C6C6244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7" w15:restartNumberingAfterBreak="0">
    <w:nsid w:val="45CB4A7D"/>
    <w:multiLevelType w:val="hybridMultilevel"/>
    <w:tmpl w:val="C17C3542"/>
    <w:lvl w:ilvl="0" w:tplc="00341A14">
      <w:start w:val="1"/>
      <w:numFmt w:val="decimal"/>
      <w:lvlText w:val="1.%1. "/>
      <w:lvlJc w:val="left"/>
      <w:pPr>
        <w:ind w:left="720" w:hanging="360"/>
      </w:pPr>
      <w:rPr>
        <w:sz w:val="24"/>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7F742960">
      <w:start w:val="1"/>
      <w:numFmt w:val="decimal"/>
      <w:lvlText w:val="%7."/>
      <w:lvlJc w:val="left"/>
      <w:pPr>
        <w:ind w:left="5040" w:hanging="360"/>
      </w:pPr>
      <w:rPr>
        <w:b w:val="0"/>
      </w:r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8" w15:restartNumberingAfterBreak="0">
    <w:nsid w:val="464E6ECF"/>
    <w:multiLevelType w:val="hybridMultilevel"/>
    <w:tmpl w:val="A8C075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9A2182B"/>
    <w:multiLevelType w:val="hybridMultilevel"/>
    <w:tmpl w:val="81BC718E"/>
    <w:lvl w:ilvl="0" w:tplc="6BA653D6">
      <w:start w:val="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CD246C6"/>
    <w:multiLevelType w:val="multilevel"/>
    <w:tmpl w:val="D9BE08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4E850C89"/>
    <w:multiLevelType w:val="hybridMultilevel"/>
    <w:tmpl w:val="0C8C9DBC"/>
    <w:lvl w:ilvl="0" w:tplc="F2984AD0">
      <w:start w:val="1"/>
      <w:numFmt w:val="decimal"/>
      <w:lvlText w:val="6.%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132374D"/>
    <w:multiLevelType w:val="hybridMultilevel"/>
    <w:tmpl w:val="5426AF4E"/>
    <w:lvl w:ilvl="0" w:tplc="EB5EF352">
      <w:start w:val="1"/>
      <w:numFmt w:val="lowerLetter"/>
      <w:lvlText w:val="%1."/>
      <w:lvlJc w:val="left"/>
      <w:pPr>
        <w:ind w:left="1080" w:hanging="360"/>
      </w:pPr>
      <w:rPr>
        <w:rFonts w:hint="default"/>
        <w:b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3" w15:restartNumberingAfterBreak="0">
    <w:nsid w:val="52430CA6"/>
    <w:multiLevelType w:val="hybridMultilevel"/>
    <w:tmpl w:val="AED0F204"/>
    <w:lvl w:ilvl="0" w:tplc="4184EB1A">
      <w:start w:val="1"/>
      <w:numFmt w:val="lowerLetter"/>
      <w:lvlText w:val="%1."/>
      <w:lvlJc w:val="left"/>
      <w:pPr>
        <w:ind w:left="720" w:hanging="360"/>
      </w:pPr>
      <w:rPr>
        <w:rFonts w:ascii="Times New Roman" w:eastAsiaTheme="minorHAnsi" w:hAnsi="Times New Roman" w:cs="Times New Roman"/>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52AD6CDB"/>
    <w:multiLevelType w:val="hybridMultilevel"/>
    <w:tmpl w:val="59E6237E"/>
    <w:lvl w:ilvl="0" w:tplc="04090019">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5" w15:restartNumberingAfterBreak="0">
    <w:nsid w:val="53A476B0"/>
    <w:multiLevelType w:val="hybridMultilevel"/>
    <w:tmpl w:val="1ABCEA18"/>
    <w:lvl w:ilvl="0" w:tplc="86C011DA">
      <w:start w:val="1"/>
      <w:numFmt w:val="decimal"/>
      <w:lvlText w:val="7.%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5DF0FE6"/>
    <w:multiLevelType w:val="hybridMultilevel"/>
    <w:tmpl w:val="250A3488"/>
    <w:lvl w:ilvl="0" w:tplc="6F86D0C8">
      <w:start w:val="1"/>
      <w:numFmt w:val="decimal"/>
      <w:lvlText w:val="6.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A826DA0"/>
    <w:multiLevelType w:val="hybridMultilevel"/>
    <w:tmpl w:val="BE9CEC44"/>
    <w:lvl w:ilvl="0" w:tplc="86C011DA">
      <w:start w:val="1"/>
      <w:numFmt w:val="decimal"/>
      <w:lvlText w:val="7.%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C032587"/>
    <w:multiLevelType w:val="hybridMultilevel"/>
    <w:tmpl w:val="02E8FDD2"/>
    <w:lvl w:ilvl="0" w:tplc="6BA653D6">
      <w:start w:val="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CAD1A51"/>
    <w:multiLevelType w:val="hybridMultilevel"/>
    <w:tmpl w:val="7988B360"/>
    <w:lvl w:ilvl="0" w:tplc="F2984AD0">
      <w:start w:val="1"/>
      <w:numFmt w:val="decimal"/>
      <w:lvlText w:val="6.%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DDF0287"/>
    <w:multiLevelType w:val="hybridMultilevel"/>
    <w:tmpl w:val="68061E7A"/>
    <w:lvl w:ilvl="0" w:tplc="04090019">
      <w:start w:val="1"/>
      <w:numFmt w:val="lowerLetter"/>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31" w15:restartNumberingAfterBreak="0">
    <w:nsid w:val="668A79BB"/>
    <w:multiLevelType w:val="multilevel"/>
    <w:tmpl w:val="80E09434"/>
    <w:lvl w:ilvl="0">
      <w:start w:val="6"/>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6C9A14A0"/>
    <w:multiLevelType w:val="hybridMultilevel"/>
    <w:tmpl w:val="39DE8AD2"/>
    <w:lvl w:ilvl="0" w:tplc="E74AB5FA">
      <w:start w:val="1"/>
      <w:numFmt w:val="decimal"/>
      <w:lvlText w:val="7.%1."/>
      <w:lvlJc w:val="left"/>
      <w:pPr>
        <w:ind w:left="1080" w:hanging="360"/>
      </w:pPr>
      <w:rPr>
        <w:rFonts w:ascii="Times New Roman" w:hAnsi="Times New Roman" w:cs="Times New Roma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55514E0"/>
    <w:multiLevelType w:val="hybridMultilevel"/>
    <w:tmpl w:val="F69EB484"/>
    <w:lvl w:ilvl="0" w:tplc="6BA653D6">
      <w:start w:val="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78DE2376"/>
    <w:multiLevelType w:val="hybridMultilevel"/>
    <w:tmpl w:val="705A9F84"/>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5" w15:restartNumberingAfterBreak="0">
    <w:nsid w:val="7B0F3FBA"/>
    <w:multiLevelType w:val="hybridMultilevel"/>
    <w:tmpl w:val="F51269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24"/>
  </w:num>
  <w:num w:numId="3">
    <w:abstractNumId w:val="13"/>
  </w:num>
  <w:num w:numId="4">
    <w:abstractNumId w:val="2"/>
  </w:num>
  <w:num w:numId="5">
    <w:abstractNumId w:val="35"/>
  </w:num>
  <w:num w:numId="6">
    <w:abstractNumId w:val="30"/>
  </w:num>
  <w:num w:numId="7">
    <w:abstractNumId w:val="5"/>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21"/>
  </w:num>
  <w:num w:numId="11">
    <w:abstractNumId w:val="29"/>
  </w:num>
  <w:num w:numId="12">
    <w:abstractNumId w:val="34"/>
  </w:num>
  <w:num w:numId="13">
    <w:abstractNumId w:val="16"/>
  </w:num>
  <w:num w:numId="14">
    <w:abstractNumId w:val="31"/>
  </w:num>
  <w:num w:numId="15">
    <w:abstractNumId w:val="22"/>
  </w:num>
  <w:num w:numId="16">
    <w:abstractNumId w:val="0"/>
  </w:num>
  <w:num w:numId="17">
    <w:abstractNumId w:val="20"/>
  </w:num>
  <w:num w:numId="18">
    <w:abstractNumId w:val="15"/>
  </w:num>
  <w:num w:numId="19">
    <w:abstractNumId w:val="26"/>
  </w:num>
  <w:num w:numId="20">
    <w:abstractNumId w:val="3"/>
  </w:num>
  <w:num w:numId="21">
    <w:abstractNumId w:val="25"/>
  </w:num>
  <w:num w:numId="22">
    <w:abstractNumId w:val="27"/>
  </w:num>
  <w:num w:numId="23">
    <w:abstractNumId w:val="32"/>
  </w:num>
  <w:num w:numId="24">
    <w:abstractNumId w:val="23"/>
  </w:num>
  <w:num w:numId="25">
    <w:abstractNumId w:val="1"/>
  </w:num>
  <w:num w:numId="26">
    <w:abstractNumId w:val="18"/>
  </w:num>
  <w:num w:numId="27">
    <w:abstractNumId w:val="4"/>
  </w:num>
  <w:num w:numId="28">
    <w:abstractNumId w:val="11"/>
  </w:num>
  <w:num w:numId="29">
    <w:abstractNumId w:val="10"/>
  </w:num>
  <w:num w:numId="30">
    <w:abstractNumId w:val="6"/>
  </w:num>
  <w:num w:numId="31">
    <w:abstractNumId w:val="28"/>
  </w:num>
  <w:num w:numId="32">
    <w:abstractNumId w:val="19"/>
  </w:num>
  <w:num w:numId="33">
    <w:abstractNumId w:val="33"/>
  </w:num>
  <w:num w:numId="34">
    <w:abstractNumId w:val="14"/>
  </w:num>
  <w:num w:numId="35">
    <w:abstractNumId w:val="8"/>
  </w:num>
  <w:num w:numId="36">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318E9"/>
    <w:rsid w:val="00012752"/>
    <w:rsid w:val="00013DB3"/>
    <w:rsid w:val="00017B30"/>
    <w:rsid w:val="000215CA"/>
    <w:rsid w:val="00030CA6"/>
    <w:rsid w:val="00035BBE"/>
    <w:rsid w:val="00036E7C"/>
    <w:rsid w:val="000431FD"/>
    <w:rsid w:val="000469A4"/>
    <w:rsid w:val="00055565"/>
    <w:rsid w:val="000620B4"/>
    <w:rsid w:val="000A1B88"/>
    <w:rsid w:val="000B1309"/>
    <w:rsid w:val="000D410C"/>
    <w:rsid w:val="000E18BB"/>
    <w:rsid w:val="0010696A"/>
    <w:rsid w:val="00107FA0"/>
    <w:rsid w:val="001210F6"/>
    <w:rsid w:val="00131CE5"/>
    <w:rsid w:val="001475F1"/>
    <w:rsid w:val="00153152"/>
    <w:rsid w:val="00164C0B"/>
    <w:rsid w:val="001C3865"/>
    <w:rsid w:val="001F16AA"/>
    <w:rsid w:val="002066CE"/>
    <w:rsid w:val="0021032F"/>
    <w:rsid w:val="00227C61"/>
    <w:rsid w:val="00242006"/>
    <w:rsid w:val="002438CE"/>
    <w:rsid w:val="00250EB2"/>
    <w:rsid w:val="0025357C"/>
    <w:rsid w:val="00271C48"/>
    <w:rsid w:val="00280A0A"/>
    <w:rsid w:val="002A55AF"/>
    <w:rsid w:val="002E05C3"/>
    <w:rsid w:val="002E6764"/>
    <w:rsid w:val="002E6EDD"/>
    <w:rsid w:val="00303488"/>
    <w:rsid w:val="00304EFA"/>
    <w:rsid w:val="00315275"/>
    <w:rsid w:val="00321355"/>
    <w:rsid w:val="00327238"/>
    <w:rsid w:val="0033649C"/>
    <w:rsid w:val="003434F7"/>
    <w:rsid w:val="00361323"/>
    <w:rsid w:val="00390D21"/>
    <w:rsid w:val="003F7D7B"/>
    <w:rsid w:val="00405E7C"/>
    <w:rsid w:val="004412AC"/>
    <w:rsid w:val="00465044"/>
    <w:rsid w:val="0046755D"/>
    <w:rsid w:val="00482557"/>
    <w:rsid w:val="004A392F"/>
    <w:rsid w:val="004A6BF1"/>
    <w:rsid w:val="004C070F"/>
    <w:rsid w:val="004E7DCA"/>
    <w:rsid w:val="00511DB5"/>
    <w:rsid w:val="00534B1B"/>
    <w:rsid w:val="00540684"/>
    <w:rsid w:val="00542A97"/>
    <w:rsid w:val="005433BC"/>
    <w:rsid w:val="005604AB"/>
    <w:rsid w:val="00565CED"/>
    <w:rsid w:val="005A46F7"/>
    <w:rsid w:val="005C02CF"/>
    <w:rsid w:val="005E79C0"/>
    <w:rsid w:val="006003CE"/>
    <w:rsid w:val="00600685"/>
    <w:rsid w:val="0060435B"/>
    <w:rsid w:val="00611DED"/>
    <w:rsid w:val="0062156D"/>
    <w:rsid w:val="00624C82"/>
    <w:rsid w:val="00632951"/>
    <w:rsid w:val="00655FCE"/>
    <w:rsid w:val="006624C7"/>
    <w:rsid w:val="00672C9B"/>
    <w:rsid w:val="00676DDA"/>
    <w:rsid w:val="006A6B9F"/>
    <w:rsid w:val="006D3E44"/>
    <w:rsid w:val="006E4826"/>
    <w:rsid w:val="00705495"/>
    <w:rsid w:val="00712595"/>
    <w:rsid w:val="00713E29"/>
    <w:rsid w:val="007179CB"/>
    <w:rsid w:val="00721A0F"/>
    <w:rsid w:val="00740438"/>
    <w:rsid w:val="0076421E"/>
    <w:rsid w:val="0078266A"/>
    <w:rsid w:val="00787B39"/>
    <w:rsid w:val="007B00F5"/>
    <w:rsid w:val="007D36ED"/>
    <w:rsid w:val="007E3B8D"/>
    <w:rsid w:val="00807AEE"/>
    <w:rsid w:val="00810064"/>
    <w:rsid w:val="008141FC"/>
    <w:rsid w:val="00821139"/>
    <w:rsid w:val="00837C51"/>
    <w:rsid w:val="00850105"/>
    <w:rsid w:val="008504D6"/>
    <w:rsid w:val="008619BC"/>
    <w:rsid w:val="008620FC"/>
    <w:rsid w:val="00863F06"/>
    <w:rsid w:val="00870A7D"/>
    <w:rsid w:val="00882AD8"/>
    <w:rsid w:val="008A48F6"/>
    <w:rsid w:val="008B5DD4"/>
    <w:rsid w:val="00901ACE"/>
    <w:rsid w:val="00913DD6"/>
    <w:rsid w:val="00924950"/>
    <w:rsid w:val="00927F4B"/>
    <w:rsid w:val="00930EAE"/>
    <w:rsid w:val="0094212E"/>
    <w:rsid w:val="0096069F"/>
    <w:rsid w:val="00960884"/>
    <w:rsid w:val="00963AC9"/>
    <w:rsid w:val="00972FC6"/>
    <w:rsid w:val="00980D78"/>
    <w:rsid w:val="00984983"/>
    <w:rsid w:val="00996A2D"/>
    <w:rsid w:val="009B74DB"/>
    <w:rsid w:val="009F2013"/>
    <w:rsid w:val="00A06AB9"/>
    <w:rsid w:val="00A173BA"/>
    <w:rsid w:val="00A233CB"/>
    <w:rsid w:val="00A30439"/>
    <w:rsid w:val="00A35227"/>
    <w:rsid w:val="00A43150"/>
    <w:rsid w:val="00A4370D"/>
    <w:rsid w:val="00A46505"/>
    <w:rsid w:val="00A5377E"/>
    <w:rsid w:val="00A841E2"/>
    <w:rsid w:val="00A904AA"/>
    <w:rsid w:val="00A90D9D"/>
    <w:rsid w:val="00A92C98"/>
    <w:rsid w:val="00A96CE7"/>
    <w:rsid w:val="00AA04A7"/>
    <w:rsid w:val="00AB36F6"/>
    <w:rsid w:val="00AC1923"/>
    <w:rsid w:val="00AD0AE5"/>
    <w:rsid w:val="00AE2747"/>
    <w:rsid w:val="00B03BDE"/>
    <w:rsid w:val="00B30FCD"/>
    <w:rsid w:val="00B46656"/>
    <w:rsid w:val="00B52A12"/>
    <w:rsid w:val="00B65422"/>
    <w:rsid w:val="00B863A2"/>
    <w:rsid w:val="00B90E01"/>
    <w:rsid w:val="00BD55B4"/>
    <w:rsid w:val="00BD73B6"/>
    <w:rsid w:val="00BD773B"/>
    <w:rsid w:val="00C11E17"/>
    <w:rsid w:val="00C13B6C"/>
    <w:rsid w:val="00C20382"/>
    <w:rsid w:val="00C22C24"/>
    <w:rsid w:val="00C41063"/>
    <w:rsid w:val="00C64A64"/>
    <w:rsid w:val="00C80B90"/>
    <w:rsid w:val="00C96717"/>
    <w:rsid w:val="00CD2AF6"/>
    <w:rsid w:val="00CD628F"/>
    <w:rsid w:val="00D138FA"/>
    <w:rsid w:val="00D2474D"/>
    <w:rsid w:val="00D33B46"/>
    <w:rsid w:val="00D37587"/>
    <w:rsid w:val="00D44F66"/>
    <w:rsid w:val="00D55735"/>
    <w:rsid w:val="00D729B5"/>
    <w:rsid w:val="00DA1915"/>
    <w:rsid w:val="00DA30DE"/>
    <w:rsid w:val="00DE1B72"/>
    <w:rsid w:val="00DE1D3A"/>
    <w:rsid w:val="00DF0290"/>
    <w:rsid w:val="00E000D8"/>
    <w:rsid w:val="00E0294E"/>
    <w:rsid w:val="00E136C5"/>
    <w:rsid w:val="00E21473"/>
    <w:rsid w:val="00E318E9"/>
    <w:rsid w:val="00E64DA0"/>
    <w:rsid w:val="00E73BF2"/>
    <w:rsid w:val="00E95408"/>
    <w:rsid w:val="00EE12E4"/>
    <w:rsid w:val="00EE5B9A"/>
    <w:rsid w:val="00EF3DA0"/>
    <w:rsid w:val="00F01A53"/>
    <w:rsid w:val="00F04096"/>
    <w:rsid w:val="00F22CDA"/>
    <w:rsid w:val="00F32887"/>
    <w:rsid w:val="00F33943"/>
    <w:rsid w:val="00F4720B"/>
    <w:rsid w:val="00F735C9"/>
    <w:rsid w:val="00F76EDE"/>
    <w:rsid w:val="00FA244E"/>
    <w:rsid w:val="00FA53AA"/>
    <w:rsid w:val="00FB5501"/>
    <w:rsid w:val="00FE3DE8"/>
    <w:rsid w:val="00FE6676"/>
    <w:rsid w:val="00FF704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DBD9612"/>
  <w15:chartTrackingRefBased/>
  <w15:docId w15:val="{E11B0757-A529-45BB-8459-7FA25B17E3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4720B"/>
    <w:pPr>
      <w:spacing w:after="0" w:line="360" w:lineRule="auto"/>
      <w:jc w:val="both"/>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E318E9"/>
    <w:pPr>
      <w:keepNext/>
      <w:keepLines/>
      <w:spacing w:before="240" w:line="259" w:lineRule="auto"/>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318E9"/>
    <w:pPr>
      <w:keepNext/>
      <w:keepLines/>
      <w:spacing w:before="40"/>
      <w:jc w:val="center"/>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E318E9"/>
    <w:pPr>
      <w:keepNext/>
      <w:keepLines/>
      <w:spacing w:before="40"/>
      <w:outlineLvl w:val="2"/>
    </w:pPr>
    <w:rPr>
      <w:rFonts w:eastAsiaTheme="majorEastAsia" w:cstheme="majorBidi"/>
      <w:b/>
      <w:color w:val="000000" w:themeColor="text1"/>
    </w:rPr>
  </w:style>
  <w:style w:type="paragraph" w:styleId="Heading4">
    <w:name w:val="heading 4"/>
    <w:basedOn w:val="Normal"/>
    <w:next w:val="Normal"/>
    <w:link w:val="Heading4Char"/>
    <w:uiPriority w:val="9"/>
    <w:unhideWhenUsed/>
    <w:qFormat/>
    <w:rsid w:val="00E318E9"/>
    <w:pPr>
      <w:keepNext/>
      <w:keepLines/>
      <w:spacing w:before="40"/>
      <w:outlineLvl w:val="3"/>
    </w:pPr>
    <w:rPr>
      <w:rFonts w:eastAsiaTheme="majorEastAsia" w:cstheme="majorBidi"/>
      <w:b/>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318E9"/>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E318E9"/>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rsid w:val="00E318E9"/>
    <w:rPr>
      <w:rFonts w:ascii="Times New Roman" w:eastAsiaTheme="majorEastAsia" w:hAnsi="Times New Roman" w:cstheme="majorBidi"/>
      <w:b/>
      <w:color w:val="000000" w:themeColor="text1"/>
      <w:sz w:val="24"/>
      <w:szCs w:val="24"/>
    </w:rPr>
  </w:style>
  <w:style w:type="character" w:customStyle="1" w:styleId="Heading4Char">
    <w:name w:val="Heading 4 Char"/>
    <w:basedOn w:val="DefaultParagraphFont"/>
    <w:link w:val="Heading4"/>
    <w:uiPriority w:val="9"/>
    <w:rsid w:val="00E318E9"/>
    <w:rPr>
      <w:rFonts w:ascii="Times New Roman" w:eastAsiaTheme="majorEastAsia" w:hAnsi="Times New Roman" w:cstheme="majorBidi"/>
      <w:b/>
      <w:iCs/>
      <w:sz w:val="24"/>
      <w:szCs w:val="24"/>
    </w:rPr>
  </w:style>
  <w:style w:type="table" w:styleId="TableGrid">
    <w:name w:val="Table Grid"/>
    <w:basedOn w:val="TableNormal"/>
    <w:uiPriority w:val="39"/>
    <w:rsid w:val="00E318E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E318E9"/>
    <w:pPr>
      <w:tabs>
        <w:tab w:val="center" w:pos="4680"/>
        <w:tab w:val="right" w:pos="9360"/>
      </w:tabs>
    </w:pPr>
    <w:rPr>
      <w:rFonts w:asciiTheme="minorHAnsi" w:eastAsiaTheme="minorHAnsi" w:hAnsiTheme="minorHAnsi" w:cstheme="minorBidi"/>
      <w:sz w:val="22"/>
      <w:szCs w:val="22"/>
    </w:rPr>
  </w:style>
  <w:style w:type="character" w:customStyle="1" w:styleId="HeaderChar">
    <w:name w:val="Header Char"/>
    <w:basedOn w:val="DefaultParagraphFont"/>
    <w:link w:val="Header"/>
    <w:uiPriority w:val="99"/>
    <w:rsid w:val="00E318E9"/>
  </w:style>
  <w:style w:type="paragraph" w:styleId="Footer">
    <w:name w:val="footer"/>
    <w:basedOn w:val="Normal"/>
    <w:link w:val="FooterChar"/>
    <w:uiPriority w:val="99"/>
    <w:unhideWhenUsed/>
    <w:rsid w:val="00E318E9"/>
    <w:pPr>
      <w:tabs>
        <w:tab w:val="center" w:pos="4680"/>
        <w:tab w:val="right" w:pos="9360"/>
      </w:tabs>
    </w:pPr>
    <w:rPr>
      <w:rFonts w:asciiTheme="minorHAnsi" w:eastAsiaTheme="minorHAnsi" w:hAnsiTheme="minorHAnsi" w:cstheme="minorBidi"/>
      <w:sz w:val="22"/>
      <w:szCs w:val="22"/>
    </w:rPr>
  </w:style>
  <w:style w:type="character" w:customStyle="1" w:styleId="FooterChar">
    <w:name w:val="Footer Char"/>
    <w:basedOn w:val="DefaultParagraphFont"/>
    <w:link w:val="Footer"/>
    <w:uiPriority w:val="99"/>
    <w:rsid w:val="00E318E9"/>
  </w:style>
  <w:style w:type="paragraph" w:styleId="ListParagraph">
    <w:name w:val="List Paragraph"/>
    <w:basedOn w:val="Normal"/>
    <w:link w:val="ListParagraphChar"/>
    <w:uiPriority w:val="34"/>
    <w:qFormat/>
    <w:rsid w:val="00E318E9"/>
    <w:pPr>
      <w:spacing w:after="160" w:line="259" w:lineRule="auto"/>
      <w:ind w:left="720"/>
      <w:contextualSpacing/>
    </w:pPr>
    <w:rPr>
      <w:rFonts w:asciiTheme="minorHAnsi" w:eastAsiaTheme="minorHAnsi" w:hAnsiTheme="minorHAnsi" w:cstheme="minorBidi"/>
      <w:sz w:val="22"/>
      <w:szCs w:val="22"/>
    </w:rPr>
  </w:style>
  <w:style w:type="character" w:customStyle="1" w:styleId="ListParagraphChar">
    <w:name w:val="List Paragraph Char"/>
    <w:link w:val="ListParagraph"/>
    <w:uiPriority w:val="34"/>
    <w:rsid w:val="00E318E9"/>
  </w:style>
  <w:style w:type="character" w:customStyle="1" w:styleId="CommentTextChar">
    <w:name w:val="Comment Text Char"/>
    <w:basedOn w:val="DefaultParagraphFont"/>
    <w:link w:val="CommentText"/>
    <w:uiPriority w:val="99"/>
    <w:semiHidden/>
    <w:rsid w:val="00E318E9"/>
    <w:rPr>
      <w:rFonts w:ascii="Times New Roman" w:eastAsia="Calibri" w:hAnsi="Times New Roman" w:cs="Times New Roman"/>
      <w:sz w:val="20"/>
      <w:szCs w:val="20"/>
    </w:rPr>
  </w:style>
  <w:style w:type="paragraph" w:styleId="CommentText">
    <w:name w:val="annotation text"/>
    <w:basedOn w:val="Normal"/>
    <w:link w:val="CommentTextChar"/>
    <w:uiPriority w:val="99"/>
    <w:semiHidden/>
    <w:unhideWhenUsed/>
    <w:rsid w:val="00E318E9"/>
    <w:pPr>
      <w:spacing w:after="200"/>
    </w:pPr>
    <w:rPr>
      <w:rFonts w:eastAsia="Calibri"/>
      <w:sz w:val="20"/>
      <w:szCs w:val="20"/>
    </w:rPr>
  </w:style>
  <w:style w:type="character" w:customStyle="1" w:styleId="BalloonTextChar">
    <w:name w:val="Balloon Text Char"/>
    <w:basedOn w:val="DefaultParagraphFont"/>
    <w:link w:val="BalloonText"/>
    <w:uiPriority w:val="99"/>
    <w:semiHidden/>
    <w:rsid w:val="00E318E9"/>
    <w:rPr>
      <w:rFonts w:ascii="Segoe UI" w:eastAsia="Times New Roman" w:hAnsi="Segoe UI" w:cs="Segoe UI"/>
      <w:sz w:val="18"/>
      <w:szCs w:val="18"/>
    </w:rPr>
  </w:style>
  <w:style w:type="paragraph" w:styleId="BalloonText">
    <w:name w:val="Balloon Text"/>
    <w:basedOn w:val="Normal"/>
    <w:link w:val="BalloonTextChar"/>
    <w:uiPriority w:val="99"/>
    <w:semiHidden/>
    <w:unhideWhenUsed/>
    <w:rsid w:val="00E318E9"/>
    <w:rPr>
      <w:rFonts w:ascii="Segoe UI" w:hAnsi="Segoe UI" w:cs="Segoe UI"/>
      <w:sz w:val="18"/>
      <w:szCs w:val="18"/>
    </w:rPr>
  </w:style>
  <w:style w:type="paragraph" w:styleId="Caption">
    <w:name w:val="caption"/>
    <w:aliases w:val="Tabel Caption"/>
    <w:basedOn w:val="Normal"/>
    <w:next w:val="Normal"/>
    <w:uiPriority w:val="35"/>
    <w:unhideWhenUsed/>
    <w:qFormat/>
    <w:rsid w:val="00E318E9"/>
    <w:pPr>
      <w:spacing w:after="200"/>
    </w:pPr>
    <w:rPr>
      <w:rFonts w:eastAsia="Calibri"/>
      <w:i/>
      <w:iCs/>
      <w:color w:val="44546A" w:themeColor="text2"/>
      <w:sz w:val="18"/>
      <w:szCs w:val="18"/>
    </w:rPr>
  </w:style>
  <w:style w:type="paragraph" w:customStyle="1" w:styleId="Style1">
    <w:name w:val="Style1"/>
    <w:basedOn w:val="Normal"/>
    <w:link w:val="Style1Char"/>
    <w:qFormat/>
    <w:rsid w:val="00E318E9"/>
    <w:pPr>
      <w:spacing w:after="160" w:line="259" w:lineRule="auto"/>
    </w:pPr>
    <w:rPr>
      <w:rFonts w:eastAsiaTheme="minorHAnsi" w:cstheme="minorBidi"/>
      <w:szCs w:val="22"/>
    </w:rPr>
  </w:style>
  <w:style w:type="character" w:customStyle="1" w:styleId="Style1Char">
    <w:name w:val="Style1 Char"/>
    <w:basedOn w:val="DefaultParagraphFont"/>
    <w:link w:val="Style1"/>
    <w:rsid w:val="00E318E9"/>
    <w:rPr>
      <w:rFonts w:ascii="Times New Roman" w:hAnsi="Times New Roman"/>
      <w:sz w:val="24"/>
    </w:rPr>
  </w:style>
  <w:style w:type="paragraph" w:styleId="Title">
    <w:name w:val="Title"/>
    <w:basedOn w:val="Heading3"/>
    <w:next w:val="Normal"/>
    <w:link w:val="TitleChar"/>
    <w:uiPriority w:val="10"/>
    <w:qFormat/>
    <w:rsid w:val="00E318E9"/>
    <w:pPr>
      <w:contextualSpacing/>
    </w:pPr>
    <w:rPr>
      <w:b w:val="0"/>
      <w:color w:val="auto"/>
      <w:spacing w:val="-10"/>
      <w:kern w:val="28"/>
      <w:szCs w:val="56"/>
    </w:rPr>
  </w:style>
  <w:style w:type="character" w:customStyle="1" w:styleId="TitleChar">
    <w:name w:val="Title Char"/>
    <w:basedOn w:val="DefaultParagraphFont"/>
    <w:link w:val="Title"/>
    <w:uiPriority w:val="10"/>
    <w:rsid w:val="00E318E9"/>
    <w:rPr>
      <w:rFonts w:ascii="Times New Roman" w:eastAsiaTheme="majorEastAsia" w:hAnsi="Times New Roman" w:cstheme="majorBidi"/>
      <w:spacing w:val="-10"/>
      <w:kern w:val="28"/>
      <w:sz w:val="24"/>
      <w:szCs w:val="56"/>
    </w:rPr>
  </w:style>
  <w:style w:type="paragraph" w:styleId="Subtitle">
    <w:name w:val="Subtitle"/>
    <w:basedOn w:val="Heading4"/>
    <w:next w:val="Normal"/>
    <w:link w:val="SubtitleChar"/>
    <w:uiPriority w:val="11"/>
    <w:qFormat/>
    <w:rsid w:val="00E318E9"/>
    <w:pPr>
      <w:numPr>
        <w:ilvl w:val="1"/>
      </w:numPr>
      <w:spacing w:after="160"/>
    </w:pPr>
    <w:rPr>
      <w:rFonts w:eastAsiaTheme="minorEastAsia" w:cstheme="minorBidi"/>
      <w:b w:val="0"/>
      <w:i/>
      <w:color w:val="000000" w:themeColor="text1"/>
      <w:spacing w:val="15"/>
      <w:szCs w:val="22"/>
    </w:rPr>
  </w:style>
  <w:style w:type="character" w:customStyle="1" w:styleId="SubtitleChar">
    <w:name w:val="Subtitle Char"/>
    <w:basedOn w:val="DefaultParagraphFont"/>
    <w:link w:val="Subtitle"/>
    <w:uiPriority w:val="11"/>
    <w:rsid w:val="00E318E9"/>
    <w:rPr>
      <w:rFonts w:ascii="Times New Roman" w:eastAsiaTheme="minorEastAsia" w:hAnsi="Times New Roman"/>
      <w:i/>
      <w:iCs/>
      <w:color w:val="000000" w:themeColor="text1"/>
      <w:spacing w:val="15"/>
      <w:sz w:val="24"/>
    </w:rPr>
  </w:style>
  <w:style w:type="character" w:styleId="Hyperlink">
    <w:name w:val="Hyperlink"/>
    <w:basedOn w:val="DefaultParagraphFont"/>
    <w:uiPriority w:val="99"/>
    <w:unhideWhenUsed/>
    <w:rsid w:val="00E318E9"/>
    <w:rPr>
      <w:color w:val="0563C1" w:themeColor="hyperlink"/>
      <w:u w:val="single"/>
    </w:rPr>
  </w:style>
  <w:style w:type="character" w:customStyle="1" w:styleId="CommentSubjectChar">
    <w:name w:val="Comment Subject Char"/>
    <w:basedOn w:val="CommentTextChar"/>
    <w:link w:val="CommentSubject"/>
    <w:uiPriority w:val="99"/>
    <w:semiHidden/>
    <w:rsid w:val="00E318E9"/>
    <w:rPr>
      <w:rFonts w:ascii="Times New Roman" w:eastAsia="Times New Roman" w:hAnsi="Times New Roman" w:cs="Times New Roman"/>
      <w:b/>
      <w:bCs/>
      <w:sz w:val="20"/>
      <w:szCs w:val="20"/>
    </w:rPr>
  </w:style>
  <w:style w:type="paragraph" w:styleId="CommentSubject">
    <w:name w:val="annotation subject"/>
    <w:basedOn w:val="CommentText"/>
    <w:next w:val="CommentText"/>
    <w:link w:val="CommentSubjectChar"/>
    <w:uiPriority w:val="99"/>
    <w:semiHidden/>
    <w:unhideWhenUsed/>
    <w:rsid w:val="00E318E9"/>
    <w:pPr>
      <w:spacing w:after="0"/>
    </w:pPr>
    <w:rPr>
      <w:rFonts w:eastAsia="Times New Roman"/>
      <w:b/>
      <w:bCs/>
    </w:rPr>
  </w:style>
  <w:style w:type="character" w:styleId="PlaceholderText">
    <w:name w:val="Placeholder Text"/>
    <w:basedOn w:val="DefaultParagraphFont"/>
    <w:uiPriority w:val="99"/>
    <w:semiHidden/>
    <w:rsid w:val="001475F1"/>
    <w:rPr>
      <w:color w:val="808080"/>
    </w:rPr>
  </w:style>
  <w:style w:type="character" w:customStyle="1" w:styleId="jlqj4b">
    <w:name w:val="jlqj4b"/>
    <w:basedOn w:val="DefaultParagraphFont"/>
    <w:rsid w:val="00303488"/>
  </w:style>
  <w:style w:type="character" w:customStyle="1" w:styleId="viiyi">
    <w:name w:val="viiyi"/>
    <w:basedOn w:val="DefaultParagraphFont"/>
    <w:rsid w:val="005604AB"/>
  </w:style>
  <w:style w:type="paragraph" w:styleId="NormalWeb">
    <w:name w:val="Normal (Web)"/>
    <w:basedOn w:val="Normal"/>
    <w:uiPriority w:val="99"/>
    <w:semiHidden/>
    <w:unhideWhenUsed/>
    <w:rsid w:val="00017B3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44610951">
      <w:bodyDiv w:val="1"/>
      <w:marLeft w:val="0"/>
      <w:marRight w:val="0"/>
      <w:marTop w:val="0"/>
      <w:marBottom w:val="0"/>
      <w:divBdr>
        <w:top w:val="none" w:sz="0" w:space="0" w:color="auto"/>
        <w:left w:val="none" w:sz="0" w:space="0" w:color="auto"/>
        <w:bottom w:val="none" w:sz="0" w:space="0" w:color="auto"/>
        <w:right w:val="none" w:sz="0" w:space="0" w:color="auto"/>
      </w:divBdr>
    </w:div>
    <w:div w:id="1508985330">
      <w:bodyDiv w:val="1"/>
      <w:marLeft w:val="0"/>
      <w:marRight w:val="0"/>
      <w:marTop w:val="0"/>
      <w:marBottom w:val="0"/>
      <w:divBdr>
        <w:top w:val="none" w:sz="0" w:space="0" w:color="auto"/>
        <w:left w:val="none" w:sz="0" w:space="0" w:color="auto"/>
        <w:bottom w:val="none" w:sz="0" w:space="0" w:color="auto"/>
        <w:right w:val="none" w:sz="0" w:space="0" w:color="auto"/>
      </w:divBdr>
    </w:div>
    <w:div w:id="1955399402">
      <w:bodyDiv w:val="1"/>
      <w:marLeft w:val="0"/>
      <w:marRight w:val="0"/>
      <w:marTop w:val="0"/>
      <w:marBottom w:val="0"/>
      <w:divBdr>
        <w:top w:val="none" w:sz="0" w:space="0" w:color="auto"/>
        <w:left w:val="none" w:sz="0" w:space="0" w:color="auto"/>
        <w:bottom w:val="none" w:sz="0" w:space="0" w:color="auto"/>
        <w:right w:val="none" w:sz="0" w:space="0" w:color="auto"/>
      </w:divBdr>
      <w:divsChild>
        <w:div w:id="743530515">
          <w:marLeft w:val="850"/>
          <w:marRight w:val="0"/>
          <w:marTop w:val="0"/>
          <w:marBottom w:val="0"/>
          <w:divBdr>
            <w:top w:val="none" w:sz="0" w:space="0" w:color="auto"/>
            <w:left w:val="none" w:sz="0" w:space="0" w:color="auto"/>
            <w:bottom w:val="none" w:sz="0" w:space="0" w:color="auto"/>
            <w:right w:val="none" w:sz="0" w:space="0" w:color="auto"/>
          </w:divBdr>
        </w:div>
        <w:div w:id="1781682088">
          <w:marLeft w:val="850"/>
          <w:marRight w:val="0"/>
          <w:marTop w:val="0"/>
          <w:marBottom w:val="0"/>
          <w:divBdr>
            <w:top w:val="none" w:sz="0" w:space="0" w:color="auto"/>
            <w:left w:val="none" w:sz="0" w:space="0" w:color="auto"/>
            <w:bottom w:val="none" w:sz="0" w:space="0" w:color="auto"/>
            <w:right w:val="none" w:sz="0" w:space="0" w:color="auto"/>
          </w:divBdr>
        </w:div>
        <w:div w:id="1110396820">
          <w:marLeft w:val="850"/>
          <w:marRight w:val="0"/>
          <w:marTop w:val="0"/>
          <w:marBottom w:val="0"/>
          <w:divBdr>
            <w:top w:val="none" w:sz="0" w:space="0" w:color="auto"/>
            <w:left w:val="none" w:sz="0" w:space="0" w:color="auto"/>
            <w:bottom w:val="none" w:sz="0" w:space="0" w:color="auto"/>
            <w:right w:val="none" w:sz="0" w:space="0" w:color="auto"/>
          </w:divBdr>
        </w:div>
        <w:div w:id="644434700">
          <w:marLeft w:val="850"/>
          <w:marRight w:val="0"/>
          <w:marTop w:val="0"/>
          <w:marBottom w:val="0"/>
          <w:divBdr>
            <w:top w:val="none" w:sz="0" w:space="0" w:color="auto"/>
            <w:left w:val="none" w:sz="0" w:space="0" w:color="auto"/>
            <w:bottom w:val="none" w:sz="0" w:space="0" w:color="auto"/>
            <w:right w:val="none" w:sz="0" w:space="0" w:color="auto"/>
          </w:divBdr>
        </w:div>
        <w:div w:id="649332245">
          <w:marLeft w:val="850"/>
          <w:marRight w:val="0"/>
          <w:marTop w:val="0"/>
          <w:marBottom w:val="0"/>
          <w:divBdr>
            <w:top w:val="none" w:sz="0" w:space="0" w:color="auto"/>
            <w:left w:val="none" w:sz="0" w:space="0" w:color="auto"/>
            <w:bottom w:val="none" w:sz="0" w:space="0" w:color="auto"/>
            <w:right w:val="none" w:sz="0" w:space="0" w:color="auto"/>
          </w:divBdr>
        </w:div>
        <w:div w:id="839807170">
          <w:marLeft w:val="850"/>
          <w:marRight w:val="0"/>
          <w:marTop w:val="0"/>
          <w:marBottom w:val="0"/>
          <w:divBdr>
            <w:top w:val="none" w:sz="0" w:space="0" w:color="auto"/>
            <w:left w:val="none" w:sz="0" w:space="0" w:color="auto"/>
            <w:bottom w:val="none" w:sz="0" w:space="0" w:color="auto"/>
            <w:right w:val="none" w:sz="0" w:space="0" w:color="auto"/>
          </w:divBdr>
        </w:div>
      </w:divsChild>
    </w:div>
    <w:div w:id="20798576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2.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Placeholder1</b:Tag>
    <b:SourceType>ConferenceProceedings</b:SourceType>
    <b:Guid>{0B3FBAF5-B212-4D09-BFC8-D49AEDB70388}</b:Guid>
    <b:RefOrder>1</b:RefOrder>
  </b:Source>
</b:Sources>
</file>

<file path=customXml/itemProps1.xml><?xml version="1.0" encoding="utf-8"?>
<ds:datastoreItem xmlns:ds="http://schemas.openxmlformats.org/officeDocument/2006/customXml" ds:itemID="{72C9B045-D2F9-4D38-9CF2-2807353AD6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62</TotalTime>
  <Pages>12</Pages>
  <Words>4708</Words>
  <Characters>26841</Characters>
  <Application>Microsoft Office Word</Application>
  <DocSecurity>0</DocSecurity>
  <Lines>223</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4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Kumii</cp:lastModifiedBy>
  <cp:revision>23</cp:revision>
  <dcterms:created xsi:type="dcterms:W3CDTF">2021-03-16T02:08:00Z</dcterms:created>
  <dcterms:modified xsi:type="dcterms:W3CDTF">2021-04-04T21: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d3f6aea-18e7-376c-931c-96e0147c20fa</vt:lpwstr>
  </property>
  <property fmtid="{D5CDD505-2E9C-101B-9397-08002B2CF9AE}" pid="24" name="Mendeley Citation Style_1">
    <vt:lpwstr>http://www.zotero.org/styles/ieee</vt:lpwstr>
  </property>
</Properties>
</file>